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A05A1D" w14:textId="085ECCCB" w:rsidR="006D42B8" w:rsidRPr="00976AE1" w:rsidRDefault="006D42B8" w:rsidP="006D42B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Table </w:t>
      </w:r>
      <w:r w:rsidR="001B5F7A" w:rsidRPr="00976AE1">
        <w:rPr>
          <w:rFonts w:ascii="Times New Roman" w:hAnsi="Times New Roman" w:cs="Times New Roman"/>
        </w:rPr>
        <w:t>S1</w:t>
      </w:r>
    </w:p>
    <w:p w14:paraId="37ADC761" w14:textId="77777777" w:rsidR="006D42B8" w:rsidRPr="00976AE1" w:rsidRDefault="006D42B8" w:rsidP="006D42B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p w14:paraId="20C69A99" w14:textId="77777777" w:rsidR="006D42B8" w:rsidRPr="00976AE1" w:rsidRDefault="006D42B8" w:rsidP="006D42B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 w:rsidRPr="00976AE1">
        <w:rPr>
          <w:rFonts w:ascii="Times New Roman" w:hAnsi="Times New Roman" w:cs="Times New Roman"/>
          <w:i/>
          <w:iCs/>
        </w:rPr>
        <w:t>Means, standard deviations, and correlations with confidence intervals</w:t>
      </w:r>
    </w:p>
    <w:p w14:paraId="7E25A88F" w14:textId="77777777" w:rsidR="006D42B8" w:rsidRPr="00976AE1" w:rsidRDefault="006D42B8" w:rsidP="006D42B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tbl>
      <w:tblPr>
        <w:tblW w:w="0" w:type="auto"/>
        <w:tblInd w:w="100" w:type="dxa"/>
        <w:tblLayout w:type="fixed"/>
        <w:tblCellMar>
          <w:left w:w="100" w:type="dxa"/>
          <w:right w:w="100" w:type="dxa"/>
        </w:tblCellMar>
        <w:tblLook w:val="0000" w:firstRow="0" w:lastRow="0" w:firstColumn="0" w:lastColumn="0" w:noHBand="0" w:noVBand="0"/>
      </w:tblPr>
      <w:tblGrid>
        <w:gridCol w:w="1835"/>
        <w:gridCol w:w="1225"/>
        <w:gridCol w:w="1224"/>
        <w:gridCol w:w="1224"/>
        <w:gridCol w:w="1224"/>
        <w:gridCol w:w="1224"/>
      </w:tblGrid>
      <w:tr w:rsidR="006D42B8" w:rsidRPr="00976AE1" w14:paraId="28DFFE7A" w14:textId="77777777" w:rsidTr="00FD5B0C">
        <w:tc>
          <w:tcPr>
            <w:tcW w:w="183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5C07302" w14:textId="77777777" w:rsidR="006D42B8" w:rsidRPr="00976AE1" w:rsidRDefault="006D42B8" w:rsidP="00FD5B0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Variable</w:t>
            </w:r>
          </w:p>
        </w:tc>
        <w:tc>
          <w:tcPr>
            <w:tcW w:w="122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308CD59" w14:textId="77777777" w:rsidR="006D42B8" w:rsidRPr="00976AE1" w:rsidRDefault="006D42B8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M</w:t>
            </w:r>
          </w:p>
        </w:tc>
        <w:tc>
          <w:tcPr>
            <w:tcW w:w="1224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3BA9CF5" w14:textId="77777777" w:rsidR="006D42B8" w:rsidRPr="00976AE1" w:rsidRDefault="006D42B8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SD</w:t>
            </w:r>
          </w:p>
        </w:tc>
        <w:tc>
          <w:tcPr>
            <w:tcW w:w="1224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92443BC" w14:textId="77777777" w:rsidR="006D42B8" w:rsidRPr="00976AE1" w:rsidRDefault="006D42B8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24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F47703E" w14:textId="77777777" w:rsidR="006D42B8" w:rsidRPr="00976AE1" w:rsidRDefault="006D42B8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24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2A9D868" w14:textId="77777777" w:rsidR="006D42B8" w:rsidRPr="00976AE1" w:rsidRDefault="006D42B8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</w:t>
            </w:r>
          </w:p>
        </w:tc>
      </w:tr>
      <w:tr w:rsidR="006D42B8" w:rsidRPr="00976AE1" w14:paraId="00F54400" w14:textId="77777777" w:rsidTr="00FD5B0C">
        <w:tc>
          <w:tcPr>
            <w:tcW w:w="183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43248FD" w14:textId="77777777" w:rsidR="006D42B8" w:rsidRPr="00976AE1" w:rsidRDefault="006D42B8" w:rsidP="00FD5B0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22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826F45F" w14:textId="77777777" w:rsidR="006D42B8" w:rsidRPr="00976AE1" w:rsidRDefault="006D42B8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224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979878C" w14:textId="77777777" w:rsidR="006D42B8" w:rsidRPr="00976AE1" w:rsidRDefault="006D42B8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224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651F80D" w14:textId="77777777" w:rsidR="006D42B8" w:rsidRPr="00976AE1" w:rsidRDefault="006D42B8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224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1A5DDAB" w14:textId="77777777" w:rsidR="006D42B8" w:rsidRPr="00976AE1" w:rsidRDefault="006D42B8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224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335C5E2" w14:textId="77777777" w:rsidR="006D42B8" w:rsidRPr="00976AE1" w:rsidRDefault="006D42B8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0C17C7" w:rsidRPr="00976AE1" w14:paraId="4D27AAB5" w14:textId="77777777" w:rsidTr="00FD5B0C"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E5FC2" w14:textId="59B8E4CC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. Child Executive Functioning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C7250" w14:textId="0EFE2617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EA4E64" w14:textId="153F19C8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CE1850" w14:textId="3A4DC4B2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78190" w14:textId="437334EA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25C9C" w14:textId="670C6DCC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0C17C7" w:rsidRPr="00976AE1" w14:paraId="00C780BE" w14:textId="77777777" w:rsidTr="00FD5B0C"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CBA06" w14:textId="77777777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92A9C" w14:textId="546FABCF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B45F83" w14:textId="522F32D5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1114F" w14:textId="508E5AFA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1F31E" w14:textId="7113EF9E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98A38F" w14:textId="38BD4569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0C17C7" w:rsidRPr="00976AE1" w14:paraId="22E4E72D" w14:textId="77777777" w:rsidTr="00FD5B0C"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299B2" w14:textId="7AABBA25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. Parent Executive Functioning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EFCA1" w14:textId="7305E855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EB652" w14:textId="0857747B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68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851C76" w14:textId="3FB36DEF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5**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1CF4F" w14:textId="048075E4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AC784" w14:textId="17D4C197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0C17C7" w:rsidRPr="00976AE1" w14:paraId="46B295D3" w14:textId="77777777" w:rsidTr="00FD5B0C"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85631E" w14:textId="77777777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385177" w14:textId="011FCB51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99F45C" w14:textId="7258B5E4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4034C1" w14:textId="4A139516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8, .23]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4A6F5" w14:textId="1FBB019D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F5CC7C" w14:textId="1150C470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0C17C7" w:rsidRPr="00976AE1" w14:paraId="5AE23DCC" w14:textId="77777777" w:rsidTr="00FD5B0C"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AA541" w14:textId="77777777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29425" w14:textId="494C5892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CA07A4" w14:textId="2E574A2C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93DAE6" w14:textId="5D925E4E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1657F" w14:textId="4554CBC6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DF9EF6" w14:textId="45716666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0C17C7" w:rsidRPr="00976AE1" w14:paraId="152F9716" w14:textId="77777777" w:rsidTr="00FD5B0C"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9B3AC" w14:textId="7DA0F312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 Harsh Parenting (Composite)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1E8AED" w14:textId="772FB0DD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C47DD6" w14:textId="6C31691B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62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1C6F7B" w14:textId="373E0C8D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29**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D9B85" w14:textId="23E3B67F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21**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4355A" w14:textId="4269B8A1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0C17C7" w:rsidRPr="00976AE1" w14:paraId="39BCD51B" w14:textId="77777777" w:rsidTr="00FD5B0C"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C3F537" w14:textId="77777777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A33119" w14:textId="6B811496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9F5810" w14:textId="58BFA161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21854" w14:textId="4D5D418C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35, -.22]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C4967" w14:textId="134C841F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8, -.14]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48A3B2" w14:textId="28213163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0C17C7" w:rsidRPr="00976AE1" w14:paraId="10DCAEF3" w14:textId="77777777" w:rsidTr="00FD5B0C"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4846F3" w14:textId="77777777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D69F76" w14:textId="226AFCC5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B03AC7" w14:textId="4511FB38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CB8DA7" w14:textId="5E6401A4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623B3" w14:textId="3B2742DD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945062" w14:textId="7994821F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0C17C7" w:rsidRPr="00976AE1" w14:paraId="4AE0AEA7" w14:textId="77777777" w:rsidTr="00FD5B0C"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3050C1" w14:textId="3C1A925F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. Warm Parenting (Composite)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96E9F5" w14:textId="24D93E27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2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9A40EE" w14:textId="4A311B2F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63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9DE01" w14:textId="0B884C24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6**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86834A" w14:textId="028F9B52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2**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6766D4" w14:textId="5813656B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33**</w:t>
            </w:r>
          </w:p>
        </w:tc>
      </w:tr>
      <w:tr w:rsidR="000C17C7" w:rsidRPr="00976AE1" w14:paraId="5DAE2686" w14:textId="77777777" w:rsidTr="00FD5B0C"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991C21" w14:textId="77777777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D8E134" w14:textId="1128C85D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4438BE" w14:textId="34471F27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1BB58" w14:textId="62B1056B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9, .33]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BD1582" w14:textId="2A277907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4, .19]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EEDD56" w14:textId="0171695E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39, -.26]</w:t>
            </w:r>
          </w:p>
        </w:tc>
      </w:tr>
      <w:tr w:rsidR="000C17C7" w:rsidRPr="00976AE1" w14:paraId="275C5292" w14:textId="77777777" w:rsidTr="00FD5B0C">
        <w:tc>
          <w:tcPr>
            <w:tcW w:w="1835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D08CD4D" w14:textId="77777777" w:rsidR="000C17C7" w:rsidRPr="00976AE1" w:rsidRDefault="000C17C7" w:rsidP="000C17C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5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55B8EF05" w14:textId="20494D2E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2B669F6" w14:textId="486CFEF7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1B0BBF5D" w14:textId="3B1E9E97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2CB900B8" w14:textId="2166EEE4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505D5395" w14:textId="3DD89520" w:rsidR="000C17C7" w:rsidRPr="00976AE1" w:rsidRDefault="000C17C7" w:rsidP="000C17C7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</w:tbl>
    <w:p w14:paraId="1BD883E8" w14:textId="77777777" w:rsidR="006D42B8" w:rsidRPr="00976AE1" w:rsidRDefault="006D42B8" w:rsidP="006D42B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5C491F17" w14:textId="5EA5FED7" w:rsidR="006D42B8" w:rsidRPr="00976AE1" w:rsidRDefault="006D42B8" w:rsidP="006D42B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  <w:i/>
          <w:iCs/>
        </w:rPr>
        <w:t>Note.</w:t>
      </w:r>
      <w:r w:rsidRPr="00976AE1">
        <w:rPr>
          <w:rFonts w:ascii="Times New Roman" w:hAnsi="Times New Roman" w:cs="Times New Roman"/>
        </w:rPr>
        <w:t xml:space="preserve"> </w:t>
      </w:r>
      <w:r w:rsidRPr="00976AE1">
        <w:rPr>
          <w:rFonts w:ascii="Times New Roman" w:hAnsi="Times New Roman" w:cs="Times New Roman"/>
          <w:i/>
          <w:iCs/>
        </w:rPr>
        <w:t>M</w:t>
      </w:r>
      <w:r w:rsidRPr="00976AE1">
        <w:rPr>
          <w:rFonts w:ascii="Times New Roman" w:hAnsi="Times New Roman" w:cs="Times New Roman"/>
        </w:rPr>
        <w:t xml:space="preserve"> and </w:t>
      </w:r>
      <w:r w:rsidRPr="00976AE1">
        <w:rPr>
          <w:rFonts w:ascii="Times New Roman" w:hAnsi="Times New Roman" w:cs="Times New Roman"/>
          <w:i/>
          <w:iCs/>
        </w:rPr>
        <w:t>SD</w:t>
      </w:r>
      <w:r w:rsidRPr="00976AE1">
        <w:rPr>
          <w:rFonts w:ascii="Times New Roman" w:hAnsi="Times New Roman" w:cs="Times New Roman"/>
        </w:rPr>
        <w:t xml:space="preserve"> are used to represent mean and standard deviation, respectively. Values in square brackets indicate the 95% confidence interval for each correlation. </w:t>
      </w:r>
      <w:r w:rsidR="00144EC2" w:rsidRPr="00976AE1">
        <w:rPr>
          <w:rFonts w:ascii="Times New Roman" w:hAnsi="Times New Roman" w:cs="Times New Roman"/>
        </w:rPr>
        <w:t xml:space="preserve">Table generated with </w:t>
      </w:r>
      <w:proofErr w:type="spellStart"/>
      <w:r w:rsidR="00144EC2" w:rsidRPr="00976AE1">
        <w:rPr>
          <w:rFonts w:ascii="Times New Roman" w:hAnsi="Times New Roman" w:cs="Times New Roman"/>
        </w:rPr>
        <w:t>apaTables</w:t>
      </w:r>
      <w:proofErr w:type="spellEnd"/>
      <w:r w:rsidR="00144EC2" w:rsidRPr="00976AE1">
        <w:rPr>
          <w:rFonts w:ascii="Times New Roman" w:hAnsi="Times New Roman" w:cs="Times New Roman"/>
        </w:rPr>
        <w:t xml:space="preserve"> package in R </w:t>
      </w:r>
      <w:r w:rsidR="00144EC2" w:rsidRPr="00976AE1">
        <w:rPr>
          <w:rFonts w:ascii="Times New Roman" w:hAnsi="Times New Roman" w:cs="Times New Roman"/>
        </w:rPr>
        <w:fldChar w:fldCharType="begin"/>
      </w:r>
      <w:r w:rsidR="00144EC2" w:rsidRPr="00976AE1">
        <w:rPr>
          <w:rFonts w:ascii="Times New Roman" w:hAnsi="Times New Roman" w:cs="Times New Roman"/>
        </w:rPr>
        <w:instrText xml:space="preserve"> ADDIN EN.CITE &lt;EndNote&gt;&lt;Cite&gt;&lt;Author&gt;Stanley&lt;/Author&gt;&lt;Year&gt;2018&lt;/Year&gt;&lt;RecNum&gt;245&lt;/RecNum&gt;&lt;DisplayText&gt;(Stanley &amp;amp; Spence, 2018)&lt;/DisplayText&gt;&lt;record&gt;&lt;rec-number&gt;245&lt;/rec-number&gt;&lt;foreign-keys&gt;&lt;key app="EN" db-id="p99e2z9e5srsavedz2mp9xto55vrxtfwdsaf" timestamp="1640284836"&gt;245&lt;/key&gt;&lt;/foreign-keys&gt;&lt;ref-type name="Journal Article"&gt;17&lt;/ref-type&gt;&lt;contributors&gt;&lt;authors&gt;&lt;author&gt;Stanley, David J.&lt;/author&gt;&lt;author&gt;Spence, Jeffrey R.&lt;/author&gt;&lt;/authors&gt;&lt;/contributors&gt;&lt;titles&gt;&lt;title&gt;Reproducible Tables in Psychology Using the apaTables Package&lt;/title&gt;&lt;secondary-title&gt;Advances in Methods and Practices in Psychological Science&lt;/secondary-title&gt;&lt;/titles&gt;&lt;pages&gt;415-431&lt;/pages&gt;&lt;volume&gt;1&lt;/volume&gt;&lt;number&gt;3&lt;/number&gt;&lt;section&gt;415&lt;/section&gt;&lt;dates&gt;&lt;year&gt;2018&lt;/year&gt;&lt;/dates&gt;&lt;isbn&gt;2515-2459&amp;#xD;2515-2467&lt;/isbn&gt;&lt;urls&gt;&lt;/urls&gt;&lt;electronic-resource-num&gt;10.1177/2515245918773743&lt;/electronic-resource-num&gt;&lt;/record&gt;&lt;/Cite&gt;&lt;/EndNote&gt;</w:instrText>
      </w:r>
      <w:r w:rsidR="00144EC2" w:rsidRPr="00976AE1">
        <w:rPr>
          <w:rFonts w:ascii="Times New Roman" w:hAnsi="Times New Roman" w:cs="Times New Roman"/>
        </w:rPr>
        <w:fldChar w:fldCharType="separate"/>
      </w:r>
      <w:r w:rsidR="00144EC2" w:rsidRPr="00976AE1">
        <w:rPr>
          <w:rFonts w:ascii="Times New Roman" w:hAnsi="Times New Roman" w:cs="Times New Roman"/>
          <w:noProof/>
        </w:rPr>
        <w:t>(Stanley &amp; Spence, 2018)</w:t>
      </w:r>
      <w:r w:rsidR="00144EC2" w:rsidRPr="00976AE1">
        <w:rPr>
          <w:rFonts w:ascii="Times New Roman" w:hAnsi="Times New Roman" w:cs="Times New Roman"/>
        </w:rPr>
        <w:fldChar w:fldCharType="end"/>
      </w:r>
      <w:r w:rsidR="00144EC2" w:rsidRPr="00976AE1">
        <w:rPr>
          <w:rFonts w:ascii="Times New Roman" w:hAnsi="Times New Roman" w:cs="Times New Roman"/>
        </w:rPr>
        <w:t xml:space="preserve">. </w:t>
      </w:r>
      <w:r w:rsidRPr="00976AE1">
        <w:rPr>
          <w:rFonts w:ascii="Times New Roman" w:hAnsi="Times New Roman" w:cs="Times New Roman"/>
        </w:rPr>
        <w:t xml:space="preserve">* indicates </w:t>
      </w:r>
      <w:r w:rsidRPr="00976AE1">
        <w:rPr>
          <w:rFonts w:ascii="Times New Roman" w:hAnsi="Times New Roman" w:cs="Times New Roman"/>
          <w:i/>
          <w:iCs/>
        </w:rPr>
        <w:t>p</w:t>
      </w:r>
      <w:r w:rsidRPr="00976AE1">
        <w:rPr>
          <w:rFonts w:ascii="Times New Roman" w:hAnsi="Times New Roman" w:cs="Times New Roman"/>
        </w:rPr>
        <w:t xml:space="preserve"> &lt; .05. ** indicates </w:t>
      </w:r>
      <w:r w:rsidRPr="00976AE1">
        <w:rPr>
          <w:rFonts w:ascii="Times New Roman" w:hAnsi="Times New Roman" w:cs="Times New Roman"/>
          <w:i/>
          <w:iCs/>
        </w:rPr>
        <w:t>p</w:t>
      </w:r>
      <w:r w:rsidRPr="00976AE1">
        <w:rPr>
          <w:rFonts w:ascii="Times New Roman" w:hAnsi="Times New Roman" w:cs="Times New Roman"/>
        </w:rPr>
        <w:t xml:space="preserve"> &lt; .01.</w:t>
      </w:r>
    </w:p>
    <w:p w14:paraId="6FCA895B" w14:textId="77777777" w:rsidR="006D42B8" w:rsidRPr="00976AE1" w:rsidRDefault="006D42B8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6B23AF77" w14:textId="77777777" w:rsidR="006D42B8" w:rsidRPr="00976AE1" w:rsidRDefault="006D42B8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br w:type="page"/>
      </w:r>
    </w:p>
    <w:p w14:paraId="586ADF25" w14:textId="76B5287C" w:rsidR="002821F2" w:rsidRPr="00976AE1" w:rsidRDefault="002821F2" w:rsidP="002821F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lastRenderedPageBreak/>
        <w:t xml:space="preserve">Table S2 </w:t>
      </w:r>
    </w:p>
    <w:p w14:paraId="16FF7E50" w14:textId="77777777" w:rsidR="002821F2" w:rsidRPr="00976AE1" w:rsidRDefault="002821F2" w:rsidP="002821F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p w14:paraId="40508DFD" w14:textId="77777777" w:rsidR="002821F2" w:rsidRPr="00976AE1" w:rsidRDefault="002821F2" w:rsidP="002821F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 w:rsidRPr="00976AE1">
        <w:rPr>
          <w:rFonts w:ascii="Times New Roman" w:hAnsi="Times New Roman" w:cs="Times New Roman"/>
          <w:i/>
          <w:iCs/>
        </w:rPr>
        <w:t>Cross-trait, cross-twin correlations with confidence intervals</w:t>
      </w:r>
    </w:p>
    <w:p w14:paraId="4EF03142" w14:textId="6C7ADBD6" w:rsidR="002821F2" w:rsidRPr="00976AE1" w:rsidRDefault="002821F2" w:rsidP="002821F2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tbl>
      <w:tblPr>
        <w:tblW w:w="13850" w:type="dxa"/>
        <w:tblInd w:w="100" w:type="dxa"/>
        <w:tblLayout w:type="fixed"/>
        <w:tblCellMar>
          <w:left w:w="100" w:type="dxa"/>
          <w:right w:w="100" w:type="dxa"/>
        </w:tblCellMar>
        <w:tblLook w:val="0000" w:firstRow="0" w:lastRow="0" w:firstColumn="0" w:lastColumn="0" w:noHBand="0" w:noVBand="0"/>
      </w:tblPr>
      <w:tblGrid>
        <w:gridCol w:w="3770"/>
        <w:gridCol w:w="1620"/>
        <w:gridCol w:w="1530"/>
        <w:gridCol w:w="1710"/>
        <w:gridCol w:w="1530"/>
        <w:gridCol w:w="1620"/>
        <w:gridCol w:w="1440"/>
        <w:gridCol w:w="400"/>
        <w:gridCol w:w="230"/>
      </w:tblGrid>
      <w:tr w:rsidR="00862C99" w:rsidRPr="00976AE1" w14:paraId="24376131" w14:textId="051000AA" w:rsidTr="00BF62E6">
        <w:trPr>
          <w:gridAfter w:val="2"/>
          <w:wAfter w:w="630" w:type="dxa"/>
        </w:trPr>
        <w:tc>
          <w:tcPr>
            <w:tcW w:w="37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F9EA09E" w14:textId="77777777" w:rsidR="00862C99" w:rsidRPr="00976AE1" w:rsidRDefault="00862C99" w:rsidP="00FD5B0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Variable</w:t>
            </w:r>
          </w:p>
        </w:tc>
        <w:tc>
          <w:tcPr>
            <w:tcW w:w="16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6BE448F" w14:textId="77777777" w:rsidR="00862C99" w:rsidRPr="00976AE1" w:rsidRDefault="00862C99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53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C58F498" w14:textId="77777777" w:rsidR="00862C99" w:rsidRPr="00976AE1" w:rsidRDefault="00862C99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71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BAC5278" w14:textId="77777777" w:rsidR="00862C99" w:rsidRPr="00976AE1" w:rsidRDefault="00862C99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53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CE4AAF8" w14:textId="77777777" w:rsidR="00862C99" w:rsidRPr="00976AE1" w:rsidRDefault="00862C99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6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B7FE314" w14:textId="77777777" w:rsidR="00862C99" w:rsidRPr="00976AE1" w:rsidRDefault="00862C99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4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1F6278A" w14:textId="3AA44524" w:rsidR="00862C99" w:rsidRPr="00976AE1" w:rsidRDefault="00862C99" w:rsidP="00FD5B0C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6</w:t>
            </w:r>
          </w:p>
        </w:tc>
      </w:tr>
      <w:tr w:rsidR="00862C99" w:rsidRPr="00976AE1" w14:paraId="3EAE4C90" w14:textId="6B57B24C" w:rsidTr="00BF62E6">
        <w:trPr>
          <w:gridAfter w:val="2"/>
          <w:wAfter w:w="630" w:type="dxa"/>
        </w:trPr>
        <w:tc>
          <w:tcPr>
            <w:tcW w:w="37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B985011" w14:textId="77777777" w:rsidR="00862C99" w:rsidRPr="00976AE1" w:rsidRDefault="00862C99" w:rsidP="00FD5B0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62971D0" w14:textId="77777777" w:rsidR="00862C99" w:rsidRPr="00976AE1" w:rsidRDefault="00862C99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F0033D2" w14:textId="77777777" w:rsidR="00862C99" w:rsidRPr="00976AE1" w:rsidRDefault="00862C99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71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5D0D17D" w14:textId="77777777" w:rsidR="00862C99" w:rsidRPr="00976AE1" w:rsidRDefault="00862C99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70165DA" w14:textId="77777777" w:rsidR="00862C99" w:rsidRPr="00976AE1" w:rsidRDefault="00862C99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BAD33EF" w14:textId="77777777" w:rsidR="00862C99" w:rsidRPr="00976AE1" w:rsidRDefault="00862C99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44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E5FED4C" w14:textId="77777777" w:rsidR="00862C99" w:rsidRPr="00976AE1" w:rsidRDefault="00862C99" w:rsidP="00FD5B0C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584B70" w:rsidRPr="00976AE1" w14:paraId="6C6D0EF3" w14:textId="611F2E6F" w:rsidTr="001F5FE2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C0A27" w14:textId="77BE2015" w:rsidR="00584B70" w:rsidRPr="00976AE1" w:rsidRDefault="00584B70" w:rsidP="00584B70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. Child Executive Functioning (T1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CE65D" w14:textId="77777777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4E4989" w14:textId="43F48274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  <w:b/>
                <w:bCs/>
              </w:rPr>
              <w:t>.23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7FF1C" w14:textId="26C158B0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32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B2B60F" w14:textId="4CB727CF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23**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FF0B9A" w14:textId="7A343D6B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5**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455083" w14:textId="1D1D180A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1**</w:t>
            </w:r>
          </w:p>
        </w:tc>
      </w:tr>
      <w:tr w:rsidR="00584B70" w:rsidRPr="00976AE1" w14:paraId="19DCCD92" w14:textId="722E728D" w:rsidTr="001F5FE2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371CC" w14:textId="08F632D0" w:rsidR="00584B70" w:rsidRPr="00976AE1" w:rsidRDefault="00584B70" w:rsidP="00584B70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8D828" w14:textId="77777777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91C12" w14:textId="4CECE67D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3, .31]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6B873" w14:textId="1E787309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40, -.23]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F12C8" w14:textId="07C8494B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31, -.13]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205800" w14:textId="489D7011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6, .34]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ED7791" w14:textId="4BF924B6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1, .29]</w:t>
            </w:r>
          </w:p>
        </w:tc>
      </w:tr>
      <w:tr w:rsidR="00BF62E6" w:rsidRPr="00976AE1" w14:paraId="3990BD69" w14:textId="77777777" w:rsidTr="001F5FE2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012D2E" w14:textId="77777777" w:rsidR="00BF62E6" w:rsidRPr="00976AE1" w:rsidRDefault="00BF62E6" w:rsidP="00BF62E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F3718" w14:textId="77777777" w:rsidR="00BF62E6" w:rsidRPr="00976AE1" w:rsidRDefault="00BF62E6" w:rsidP="00BF62E6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617773" w14:textId="77777777" w:rsidR="00BF62E6" w:rsidRPr="00976AE1" w:rsidRDefault="00BF62E6" w:rsidP="00BF62E6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3047A0" w14:textId="77777777" w:rsidR="00BF62E6" w:rsidRPr="00976AE1" w:rsidRDefault="00BF62E6" w:rsidP="00BF62E6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389E97" w14:textId="77777777" w:rsidR="00BF62E6" w:rsidRPr="00976AE1" w:rsidRDefault="00BF62E6" w:rsidP="00BF62E6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8DC0C" w14:textId="77777777" w:rsidR="00BF62E6" w:rsidRPr="00976AE1" w:rsidRDefault="00BF62E6" w:rsidP="00BF62E6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EA65A" w14:textId="77777777" w:rsidR="00BF62E6" w:rsidRPr="00976AE1" w:rsidRDefault="00BF62E6" w:rsidP="00BF62E6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67EE3" w:rsidRPr="00976AE1" w14:paraId="3414EB8F" w14:textId="0310E8B2" w:rsidTr="00885EFD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71E26" w14:textId="65F79F16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. Child Executive Functioning (T2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92C31" w14:textId="0B881391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  <w:b/>
                <w:bCs/>
              </w:rPr>
              <w:t>.35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413762" w14:textId="42175E3D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66D71" w14:textId="7D18214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23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D13C6D" w14:textId="3FEBB20E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32**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7FA2A" w14:textId="3F27FA6E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1**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BBA13F" w14:textId="5B098B13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5**</w:t>
            </w:r>
          </w:p>
        </w:tc>
      </w:tr>
      <w:tr w:rsidR="00067EE3" w:rsidRPr="00976AE1" w14:paraId="7EABD2BE" w14:textId="4B25CAA6" w:rsidTr="00885EFD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9D9FAC" w14:textId="77777777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B8A48" w14:textId="17F4F8A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4, .45]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4D38F" w14:textId="418181C1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4E1E7" w14:textId="141D8689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31, -.13]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FB234C" w14:textId="279B866D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40, -.23]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60649" w14:textId="6ED9DB7B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1, .29]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C2E35" w14:textId="7EA2A07C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6, .34]</w:t>
            </w:r>
          </w:p>
        </w:tc>
      </w:tr>
      <w:tr w:rsidR="00584B70" w:rsidRPr="00976AE1" w14:paraId="3F7E42F1" w14:textId="30E549F2" w:rsidTr="00BF62E6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0B404" w14:textId="77777777" w:rsidR="00584B70" w:rsidRPr="00976AE1" w:rsidRDefault="00584B70" w:rsidP="00584B70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C0C293" w14:textId="750B362C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F53F25" w14:textId="51B2727F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843BB1" w14:textId="21953174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F2D98F" w14:textId="7FFEE7DE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90F7C6" w14:textId="600DA399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752A693" w14:textId="77777777" w:rsidR="00584B70" w:rsidRPr="00976AE1" w:rsidRDefault="00584B70" w:rsidP="00584B70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067EE3" w:rsidRPr="00976AE1" w14:paraId="71A266EE" w14:textId="68CD3130" w:rsidTr="00940F43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AF37C" w14:textId="196E211A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 Harsh Parenting (T1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ED83A" w14:textId="629225CC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23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4A2BAC" w14:textId="53B7C79E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16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7A300B" w14:textId="465EB70A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91BF34" w14:textId="33A6946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  <w:b/>
                <w:bCs/>
              </w:rPr>
              <w:t>.64**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612A58" w14:textId="67E0DD18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32**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E4EBD6" w14:textId="65D148FA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20**</w:t>
            </w:r>
          </w:p>
        </w:tc>
      </w:tr>
      <w:tr w:rsidR="00067EE3" w:rsidRPr="00976AE1" w14:paraId="4ED5B7B9" w14:textId="43382BB6" w:rsidTr="00940F43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3A720" w14:textId="77777777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BAA13C" w14:textId="12D12E2F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34, -.12]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8553D" w14:textId="684784C9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7, -.04]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AC1DA" w14:textId="08AF467D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6BA6FB" w14:textId="18929912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58, .69]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1BC68" w14:textId="5C1C30CD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40, -.23]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F1BD15" w14:textId="20B83235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9, -.10]</w:t>
            </w:r>
          </w:p>
        </w:tc>
      </w:tr>
      <w:tr w:rsidR="00067EE3" w:rsidRPr="00976AE1" w14:paraId="50F26487" w14:textId="40EFB1E9" w:rsidTr="00BF62E6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61B28" w14:textId="77777777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069530" w14:textId="677E2200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63DF5" w14:textId="1935CDFE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D3D2F2" w14:textId="7CAD5D3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5059F7" w14:textId="570F7528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84095" w14:textId="4EE0282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68904F8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067EE3" w:rsidRPr="00976AE1" w14:paraId="38AACD80" w14:textId="11908952" w:rsidTr="00FE6AD7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7650F" w14:textId="7EEB36D2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. Harsh Parenting (T2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57BD9E" w14:textId="7DE1ACD5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16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123F39" w14:textId="6855156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23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104C0B" w14:textId="09FE0022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  <w:b/>
                <w:bCs/>
              </w:rPr>
              <w:t>.75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20FC6" w14:textId="70F74F6C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63E73C" w14:textId="6925937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20**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0BF7D" w14:textId="784B58D5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32**</w:t>
            </w:r>
          </w:p>
        </w:tc>
      </w:tr>
      <w:tr w:rsidR="00067EE3" w:rsidRPr="00976AE1" w14:paraId="2ECFF734" w14:textId="5EEF2129" w:rsidTr="00FE6AD7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9A8623" w14:textId="77777777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06C747" w14:textId="60801021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7, -.04]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7BF57" w14:textId="596ED428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34, -.12]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145090" w14:textId="72A8E46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70, .80]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363A1" w14:textId="771D0195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F1DD9F" w14:textId="7C789F3C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9, -.10]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D7FA63" w14:textId="7D9BCFCC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40, -.23]</w:t>
            </w:r>
          </w:p>
        </w:tc>
      </w:tr>
      <w:tr w:rsidR="00067EE3" w:rsidRPr="00976AE1" w14:paraId="742651D3" w14:textId="76AD6F4B" w:rsidTr="00BF62E6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4B4294" w14:textId="77777777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9E333F" w14:textId="7F4CB7CA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20DAB7" w14:textId="05676C8E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738EB9" w14:textId="30623DEC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372CCB" w14:textId="2A777F0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BE3C91" w14:textId="4ABA8D25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6938D73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067EE3" w:rsidRPr="00976AE1" w14:paraId="37C161F3" w14:textId="15A662B3" w:rsidTr="004B29E3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1E12F8" w14:textId="3502E8C1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. Warm Parenting (T1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905CA" w14:textId="44814B6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3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00FD8" w14:textId="53FA6400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1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3C95CD" w14:textId="40ED069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36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BCC7D" w14:textId="24766501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31**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0AA47" w14:textId="3F2642A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5327D" w14:textId="23716104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  <w:b/>
                <w:bCs/>
              </w:rPr>
              <w:t>.70**</w:t>
            </w:r>
          </w:p>
        </w:tc>
      </w:tr>
      <w:tr w:rsidR="00067EE3" w:rsidRPr="00976AE1" w14:paraId="6C514E50" w14:textId="4D0EA77F" w:rsidTr="004B29E3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7805F" w14:textId="77777777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010F29" w14:textId="27E98A48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1, .34]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F6080" w14:textId="29047E4C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0, .32]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5E8B7" w14:textId="11DDB798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45, -.25]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D82A2" w14:textId="7AAFC6D5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41, -.20]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D945A3" w14:textId="79C90351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3C94EB" w14:textId="4FA3A102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65, .74]</w:t>
            </w:r>
          </w:p>
        </w:tc>
      </w:tr>
      <w:tr w:rsidR="00067EE3" w:rsidRPr="00976AE1" w14:paraId="199ACDC9" w14:textId="1D29D6C9" w:rsidTr="00BF62E6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363393" w14:textId="77777777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D7628" w14:textId="6FE7F6A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EAC822" w14:textId="40E35BE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C6D89" w14:textId="33B8EC38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D2E88C" w14:textId="4AF4A238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04383" w14:textId="6B3125D1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921A792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067EE3" w:rsidRPr="00976AE1" w14:paraId="47A6DEE9" w14:textId="4B2681FA" w:rsidTr="00BF62E6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D55FA6" w14:textId="59C68C22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6. Warm Parenting (T2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3033A1" w14:textId="167611D5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1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958A4" w14:textId="15B2C6C2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3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A6B6A" w14:textId="707457C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31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C78132" w14:textId="6C8A5D0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36**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44424" w14:textId="3E92D73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  <w:b/>
                <w:bCs/>
              </w:rPr>
              <w:t>.81**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F5529EA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067EE3" w:rsidRPr="00976AE1" w14:paraId="57F9367C" w14:textId="2135C489" w:rsidTr="00BF62E6">
        <w:trPr>
          <w:gridAfter w:val="2"/>
          <w:wAfter w:w="630" w:type="dxa"/>
        </w:trPr>
        <w:tc>
          <w:tcPr>
            <w:tcW w:w="37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C27592" w14:textId="77777777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7C8E08" w14:textId="01F2C5C1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0, .32]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61A48C" w14:textId="66E6ABA3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1, .34]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247F4" w14:textId="2FCC12BD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41, -.20]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F4538" w14:textId="30B7457D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45, -.25]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CF2632" w14:textId="2C788E76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77, .85]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6C17D09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67EE3" w:rsidRPr="00976AE1" w14:paraId="3E054AC2" w14:textId="77777777" w:rsidTr="00BF62E6">
        <w:tc>
          <w:tcPr>
            <w:tcW w:w="377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EAC2996" w14:textId="77777777" w:rsidR="00067EE3" w:rsidRPr="00976AE1" w:rsidRDefault="00067EE3" w:rsidP="00067EE3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DC4209A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823AE3A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BDFD1B2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147C5F5A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262B054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0738439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1F133593" w14:textId="67E67DC3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3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EFAFE94" w14:textId="77777777" w:rsidR="00067EE3" w:rsidRPr="00976AE1" w:rsidRDefault="00067EE3" w:rsidP="00067EE3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</w:tbl>
    <w:p w14:paraId="7A7EAB95" w14:textId="77777777" w:rsidR="001B5F7A" w:rsidRPr="00976AE1" w:rsidRDefault="001B5F7A" w:rsidP="001B5F7A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</w:p>
    <w:p w14:paraId="0AF8928C" w14:textId="6C1812AF" w:rsidR="001B5F7A" w:rsidRPr="00976AE1" w:rsidRDefault="001B5F7A" w:rsidP="001B5F7A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 w:rsidRPr="00976AE1">
        <w:rPr>
          <w:rFonts w:ascii="Times New Roman" w:hAnsi="Times New Roman" w:cs="Times New Roman"/>
          <w:i/>
          <w:iCs/>
        </w:rPr>
        <w:t xml:space="preserve">Note. </w:t>
      </w:r>
      <w:r w:rsidRPr="00976AE1">
        <w:rPr>
          <w:rFonts w:ascii="Times New Roman" w:hAnsi="Times New Roman" w:cs="Times New Roman"/>
        </w:rPr>
        <w:t xml:space="preserve">Values in square brackets indicate the 95% confidence interval for each correlation. </w:t>
      </w:r>
      <w:r w:rsidRPr="00976AE1">
        <w:rPr>
          <w:rFonts w:ascii="Times New Roman" w:hAnsi="Times New Roman" w:cs="Times New Roman"/>
          <w:u w:val="single"/>
        </w:rPr>
        <w:t>Correlations for monozygotic twins are included below the diagonal and dizygotic twins above the diagonal.</w:t>
      </w:r>
      <w:r w:rsidRPr="00976AE1">
        <w:rPr>
          <w:rFonts w:ascii="Times New Roman" w:hAnsi="Times New Roman" w:cs="Times New Roman"/>
        </w:rPr>
        <w:t xml:space="preserve"> T1 and T2 indicate twin 1 and twin 2. Correlations were generated from a double-entered dataset to eliminate any twin ordering effects. Correlations which represent ICCs for child executive functioning, harsh parenting, and warm parenting are bolded for clarity. * indicates p &lt; .05. ** indicates p &lt; .01.</w:t>
      </w:r>
    </w:p>
    <w:p w14:paraId="1FCE38C0" w14:textId="18FE4F6C" w:rsidR="001B5F7A" w:rsidRPr="00976AE1" w:rsidRDefault="001B5F7A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br w:type="page"/>
      </w:r>
    </w:p>
    <w:p w14:paraId="243E4EA3" w14:textId="2454846E" w:rsidR="001B5F7A" w:rsidRPr="00976AE1" w:rsidRDefault="00605749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lastRenderedPageBreak/>
        <w:t>Table S3</w:t>
      </w:r>
    </w:p>
    <w:p w14:paraId="596940CF" w14:textId="35E81EAA" w:rsidR="00605749" w:rsidRPr="00976AE1" w:rsidRDefault="00605749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24ED34F4" w14:textId="2326DBD7" w:rsidR="00605749" w:rsidRPr="00976AE1" w:rsidRDefault="00605749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 w:rsidRPr="00976AE1">
        <w:rPr>
          <w:rFonts w:ascii="Times New Roman" w:hAnsi="Times New Roman" w:cs="Times New Roman"/>
          <w:i/>
          <w:iCs/>
        </w:rPr>
        <w:t>Executive functioning factor score loadings and fit statistics</w:t>
      </w:r>
    </w:p>
    <w:p w14:paraId="24CC9795" w14:textId="57DFE5C0" w:rsidR="00605749" w:rsidRPr="00976AE1" w:rsidRDefault="00605749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</w:p>
    <w:tbl>
      <w:tblPr>
        <w:tblStyle w:val="TableGrid"/>
        <w:tblW w:w="92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0"/>
        <w:gridCol w:w="2250"/>
        <w:gridCol w:w="2880"/>
      </w:tblGrid>
      <w:tr w:rsidR="0037051A" w:rsidRPr="00976AE1" w14:paraId="4F09828E" w14:textId="77777777" w:rsidTr="000D24AA">
        <w:tc>
          <w:tcPr>
            <w:tcW w:w="4140" w:type="dxa"/>
            <w:tcBorders>
              <w:top w:val="single" w:sz="4" w:space="0" w:color="auto"/>
              <w:bottom w:val="single" w:sz="4" w:space="0" w:color="auto"/>
            </w:tcBorders>
          </w:tcPr>
          <w:p w14:paraId="490BF143" w14:textId="58104853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Item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14:paraId="6A3385DB" w14:textId="740E6A7D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Estimate</w:t>
            </w:r>
            <w:r w:rsidR="00B1291E" w:rsidRPr="00976AE1">
              <w:rPr>
                <w:rFonts w:ascii="Times New Roman" w:hAnsi="Times New Roman" w:cs="Times New Roman"/>
              </w:rPr>
              <w:t xml:space="preserve"> (STDYX)</w:t>
            </w:r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</w:tcPr>
          <w:p w14:paraId="55A31FB0" w14:textId="1450FD7D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p</w:t>
            </w:r>
          </w:p>
        </w:tc>
      </w:tr>
      <w:tr w:rsidR="0037051A" w:rsidRPr="00976AE1" w14:paraId="2B37A0EA" w14:textId="77777777" w:rsidTr="000D24AA">
        <w:tc>
          <w:tcPr>
            <w:tcW w:w="4140" w:type="dxa"/>
            <w:tcBorders>
              <w:top w:val="single" w:sz="4" w:space="0" w:color="auto"/>
            </w:tcBorders>
          </w:tcPr>
          <w:p w14:paraId="3AE25B5A" w14:textId="77777777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4790DC87" w14:textId="7761F233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No-go Drift Rate</w:t>
            </w: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1B68F652" w14:textId="77777777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36C2C5BD" w14:textId="766812BA" w:rsidR="0037051A" w:rsidRPr="00976AE1" w:rsidRDefault="0037051A" w:rsidP="0037051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0.</w:t>
            </w:r>
            <w:r w:rsidR="008D1B96" w:rsidRPr="00976AE1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2880" w:type="dxa"/>
            <w:tcBorders>
              <w:top w:val="single" w:sz="4" w:space="0" w:color="auto"/>
            </w:tcBorders>
          </w:tcPr>
          <w:p w14:paraId="6928A36C" w14:textId="77777777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7580E46C" w14:textId="09463FDF" w:rsidR="0037051A" w:rsidRPr="00976AE1" w:rsidRDefault="0037051A" w:rsidP="0037051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0.</w:t>
            </w:r>
            <w:r w:rsidR="008D1B96" w:rsidRPr="00976AE1">
              <w:rPr>
                <w:rFonts w:ascii="Times New Roman" w:hAnsi="Times New Roman" w:cs="Times New Roman"/>
              </w:rPr>
              <w:t>00</w:t>
            </w:r>
          </w:p>
        </w:tc>
      </w:tr>
      <w:tr w:rsidR="0037051A" w:rsidRPr="00976AE1" w14:paraId="0E73B0F0" w14:textId="77777777" w:rsidTr="000D24AA">
        <w:tc>
          <w:tcPr>
            <w:tcW w:w="4140" w:type="dxa"/>
          </w:tcPr>
          <w:p w14:paraId="6D2404BE" w14:textId="76751414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Go Drift Rate</w:t>
            </w:r>
          </w:p>
        </w:tc>
        <w:tc>
          <w:tcPr>
            <w:tcW w:w="2250" w:type="dxa"/>
          </w:tcPr>
          <w:p w14:paraId="19D6E97B" w14:textId="2F37591E" w:rsidR="0037051A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2880" w:type="dxa"/>
          </w:tcPr>
          <w:p w14:paraId="64C7E248" w14:textId="0849BC58" w:rsidR="0037051A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4</w:t>
            </w:r>
          </w:p>
        </w:tc>
      </w:tr>
      <w:tr w:rsidR="0037051A" w:rsidRPr="00976AE1" w14:paraId="2929304E" w14:textId="77777777" w:rsidTr="000D24AA">
        <w:tc>
          <w:tcPr>
            <w:tcW w:w="4140" w:type="dxa"/>
          </w:tcPr>
          <w:p w14:paraId="1D3B2F7B" w14:textId="0A339C40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Stop-Signal Drift Rate</w:t>
            </w:r>
          </w:p>
        </w:tc>
        <w:tc>
          <w:tcPr>
            <w:tcW w:w="2250" w:type="dxa"/>
          </w:tcPr>
          <w:p w14:paraId="0299505D" w14:textId="35A06700" w:rsidR="0037051A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6</w:t>
            </w:r>
          </w:p>
        </w:tc>
        <w:tc>
          <w:tcPr>
            <w:tcW w:w="2880" w:type="dxa"/>
          </w:tcPr>
          <w:p w14:paraId="4EACA89F" w14:textId="3AC9B735" w:rsidR="0037051A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1</w:t>
            </w:r>
          </w:p>
        </w:tc>
      </w:tr>
      <w:tr w:rsidR="0037051A" w:rsidRPr="00976AE1" w14:paraId="22137726" w14:textId="77777777" w:rsidTr="000D24AA">
        <w:tc>
          <w:tcPr>
            <w:tcW w:w="4140" w:type="dxa"/>
          </w:tcPr>
          <w:p w14:paraId="22CEEA43" w14:textId="55986A5D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EATQ Inhibitory Control</w:t>
            </w:r>
          </w:p>
        </w:tc>
        <w:tc>
          <w:tcPr>
            <w:tcW w:w="2250" w:type="dxa"/>
          </w:tcPr>
          <w:p w14:paraId="76FDC55B" w14:textId="7C6E3FAB" w:rsidR="0037051A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49</w:t>
            </w:r>
          </w:p>
        </w:tc>
        <w:tc>
          <w:tcPr>
            <w:tcW w:w="2880" w:type="dxa"/>
          </w:tcPr>
          <w:p w14:paraId="00893D08" w14:textId="77AA1798" w:rsidR="0037051A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0</w:t>
            </w:r>
          </w:p>
        </w:tc>
      </w:tr>
      <w:tr w:rsidR="0037051A" w:rsidRPr="00976AE1" w14:paraId="5C361833" w14:textId="77777777" w:rsidTr="000D24AA">
        <w:tc>
          <w:tcPr>
            <w:tcW w:w="4140" w:type="dxa"/>
          </w:tcPr>
          <w:p w14:paraId="5FCEBACE" w14:textId="37B01124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EATQ Attention</w:t>
            </w:r>
          </w:p>
        </w:tc>
        <w:tc>
          <w:tcPr>
            <w:tcW w:w="2250" w:type="dxa"/>
          </w:tcPr>
          <w:p w14:paraId="18E14E0D" w14:textId="6DC6C865" w:rsidR="0037051A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2880" w:type="dxa"/>
          </w:tcPr>
          <w:p w14:paraId="167BFAB4" w14:textId="4172EA57" w:rsidR="0037051A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0</w:t>
            </w:r>
          </w:p>
        </w:tc>
      </w:tr>
      <w:tr w:rsidR="0037051A" w:rsidRPr="00976AE1" w14:paraId="135B5520" w14:textId="77777777" w:rsidTr="000D24AA">
        <w:tc>
          <w:tcPr>
            <w:tcW w:w="4140" w:type="dxa"/>
          </w:tcPr>
          <w:p w14:paraId="224B546A" w14:textId="51123FED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EATQ Activation Control</w:t>
            </w:r>
          </w:p>
        </w:tc>
        <w:tc>
          <w:tcPr>
            <w:tcW w:w="2250" w:type="dxa"/>
          </w:tcPr>
          <w:p w14:paraId="3EF231F6" w14:textId="6FD36052" w:rsidR="0037051A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64</w:t>
            </w:r>
          </w:p>
        </w:tc>
        <w:tc>
          <w:tcPr>
            <w:tcW w:w="2880" w:type="dxa"/>
          </w:tcPr>
          <w:p w14:paraId="6C7380D5" w14:textId="255A5CE9" w:rsidR="0037051A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0</w:t>
            </w:r>
          </w:p>
        </w:tc>
      </w:tr>
      <w:tr w:rsidR="0037051A" w:rsidRPr="00976AE1" w14:paraId="08DCE49E" w14:textId="77777777" w:rsidTr="000D24AA">
        <w:tc>
          <w:tcPr>
            <w:tcW w:w="4140" w:type="dxa"/>
            <w:tcBorders>
              <w:bottom w:val="single" w:sz="4" w:space="0" w:color="auto"/>
            </w:tcBorders>
          </w:tcPr>
          <w:p w14:paraId="629C5E2C" w14:textId="77777777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14:paraId="23D5B9B1" w14:textId="77777777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2880" w:type="dxa"/>
            <w:tcBorders>
              <w:bottom w:val="single" w:sz="4" w:space="0" w:color="auto"/>
            </w:tcBorders>
          </w:tcPr>
          <w:p w14:paraId="594190DE" w14:textId="77777777" w:rsidR="0037051A" w:rsidRPr="00976AE1" w:rsidRDefault="0037051A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8D1B96" w:rsidRPr="00976AE1" w14:paraId="0972D529" w14:textId="77777777" w:rsidTr="000D24AA">
        <w:tc>
          <w:tcPr>
            <w:tcW w:w="4140" w:type="dxa"/>
            <w:tcBorders>
              <w:top w:val="single" w:sz="4" w:space="0" w:color="auto"/>
            </w:tcBorders>
          </w:tcPr>
          <w:p w14:paraId="0D636BA5" w14:textId="77777777" w:rsidR="008D1B96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tcBorders>
              <w:top w:val="single" w:sz="4" w:space="0" w:color="auto"/>
            </w:tcBorders>
          </w:tcPr>
          <w:p w14:paraId="3A2557E2" w14:textId="77777777" w:rsidR="008D1B96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2880" w:type="dxa"/>
            <w:tcBorders>
              <w:top w:val="single" w:sz="4" w:space="0" w:color="auto"/>
            </w:tcBorders>
          </w:tcPr>
          <w:p w14:paraId="45A942C2" w14:textId="77777777" w:rsidR="008D1B96" w:rsidRPr="00976AE1" w:rsidRDefault="008D1B96" w:rsidP="00EB79B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</w:tbl>
    <w:p w14:paraId="437DE08D" w14:textId="04147296" w:rsidR="00605749" w:rsidRPr="00976AE1" w:rsidRDefault="008D1B96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>CFI = 0.83</w:t>
      </w:r>
    </w:p>
    <w:p w14:paraId="1F7CA010" w14:textId="419326AE" w:rsidR="008D1B96" w:rsidRPr="00976AE1" w:rsidRDefault="008D1B96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>TLI = 0.72</w:t>
      </w:r>
    </w:p>
    <w:p w14:paraId="453FA8C5" w14:textId="25090494" w:rsidR="008D1B96" w:rsidRPr="00976AE1" w:rsidRDefault="008D1B96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>RMSEA = 0.12</w:t>
      </w:r>
    </w:p>
    <w:p w14:paraId="6601602E" w14:textId="7807BD56" w:rsidR="008D1B96" w:rsidRPr="00976AE1" w:rsidRDefault="00A71A42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>Chi-sq = 94.01</w:t>
      </w:r>
    </w:p>
    <w:p w14:paraId="5BF78D45" w14:textId="26250A71" w:rsidR="00B1291E" w:rsidRPr="00976AE1" w:rsidRDefault="00B1291E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proofErr w:type="spellStart"/>
      <w:r w:rsidRPr="00976AE1">
        <w:rPr>
          <w:rFonts w:ascii="Times New Roman" w:hAnsi="Times New Roman" w:cs="Times New Roman"/>
        </w:rPr>
        <w:t>df</w:t>
      </w:r>
      <w:proofErr w:type="spellEnd"/>
      <w:r w:rsidRPr="00976AE1">
        <w:rPr>
          <w:rFonts w:ascii="Times New Roman" w:hAnsi="Times New Roman" w:cs="Times New Roman"/>
        </w:rPr>
        <w:t xml:space="preserve"> = 9</w:t>
      </w:r>
    </w:p>
    <w:p w14:paraId="4D743C34" w14:textId="55B8F119" w:rsidR="00A71A42" w:rsidRPr="00976AE1" w:rsidRDefault="00A71A42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>Chi-sq p = 0.00</w:t>
      </w:r>
    </w:p>
    <w:p w14:paraId="33063F06" w14:textId="61258BF2" w:rsidR="00A71A42" w:rsidRPr="00976AE1" w:rsidRDefault="00A71A42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>SRMR = 0.08</w:t>
      </w:r>
    </w:p>
    <w:p w14:paraId="1E27A867" w14:textId="77777777" w:rsidR="00605749" w:rsidRPr="00976AE1" w:rsidRDefault="00605749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br w:type="page"/>
      </w:r>
    </w:p>
    <w:p w14:paraId="21B77990" w14:textId="6D1DEA0B" w:rsidR="00763DBB" w:rsidRPr="00976AE1" w:rsidRDefault="00763DBB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lastRenderedPageBreak/>
        <w:t>Table S</w:t>
      </w:r>
      <w:r w:rsidR="00096EE7" w:rsidRPr="00976AE1">
        <w:rPr>
          <w:rFonts w:ascii="Times New Roman" w:hAnsi="Times New Roman" w:cs="Times New Roman"/>
        </w:rPr>
        <w:t>4</w:t>
      </w:r>
    </w:p>
    <w:p w14:paraId="0E2F3A1D" w14:textId="77777777" w:rsidR="00DA3AF3" w:rsidRPr="00976AE1" w:rsidRDefault="00763DBB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p w14:paraId="45ECF09E" w14:textId="10AD0021" w:rsidR="00763DBB" w:rsidRPr="00976AE1" w:rsidRDefault="00B875CA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  <w:i/>
          <w:iCs/>
        </w:rPr>
        <w:t>Warmer, less harsh</w:t>
      </w:r>
      <w:r w:rsidR="00763DBB" w:rsidRPr="00976AE1">
        <w:rPr>
          <w:rFonts w:ascii="Times New Roman" w:hAnsi="Times New Roman" w:cs="Times New Roman"/>
          <w:i/>
          <w:iCs/>
        </w:rPr>
        <w:t xml:space="preserve"> parenting predicts </w:t>
      </w:r>
      <w:r w:rsidRPr="00976AE1">
        <w:rPr>
          <w:rFonts w:ascii="Times New Roman" w:hAnsi="Times New Roman" w:cs="Times New Roman"/>
          <w:i/>
          <w:iCs/>
        </w:rPr>
        <w:t>better</w:t>
      </w:r>
      <w:r w:rsidR="00763DBB" w:rsidRPr="00976AE1">
        <w:rPr>
          <w:rFonts w:ascii="Times New Roman" w:hAnsi="Times New Roman" w:cs="Times New Roman"/>
          <w:i/>
          <w:iCs/>
        </w:rPr>
        <w:t xml:space="preserve"> child executive functioning</w:t>
      </w:r>
    </w:p>
    <w:p w14:paraId="2DD7BAD6" w14:textId="77777777" w:rsidR="00763DBB" w:rsidRPr="00976AE1" w:rsidRDefault="00763DBB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tbl>
      <w:tblPr>
        <w:tblW w:w="0" w:type="auto"/>
        <w:tblInd w:w="100" w:type="dxa"/>
        <w:tblLayout w:type="fixed"/>
        <w:tblCellMar>
          <w:left w:w="100" w:type="dxa"/>
          <w:right w:w="100" w:type="dxa"/>
        </w:tblCellMar>
        <w:tblLook w:val="0000" w:firstRow="0" w:lastRow="0" w:firstColumn="0" w:lastColumn="0" w:noHBand="0" w:noVBand="0"/>
      </w:tblPr>
      <w:tblGrid>
        <w:gridCol w:w="2870"/>
        <w:gridCol w:w="1350"/>
        <w:gridCol w:w="1530"/>
        <w:gridCol w:w="810"/>
        <w:gridCol w:w="810"/>
        <w:gridCol w:w="1260"/>
        <w:gridCol w:w="2070"/>
      </w:tblGrid>
      <w:tr w:rsidR="00606043" w:rsidRPr="00976AE1" w14:paraId="46C90523" w14:textId="77777777" w:rsidTr="00606043">
        <w:tc>
          <w:tcPr>
            <w:tcW w:w="28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8276AA0" w14:textId="4CFD5D11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35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B324F86" w14:textId="1C2FA053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b</w:t>
            </w:r>
          </w:p>
        </w:tc>
        <w:tc>
          <w:tcPr>
            <w:tcW w:w="153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DABF33B" w14:textId="77777777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b</w:t>
            </w:r>
          </w:p>
          <w:p w14:paraId="289EFFB1" w14:textId="77777777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5% CI</w:t>
            </w:r>
          </w:p>
          <w:p w14:paraId="5443EFFC" w14:textId="76C3FA4C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LL, UL]</w:t>
            </w:r>
          </w:p>
        </w:tc>
        <w:tc>
          <w:tcPr>
            <w:tcW w:w="81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CD8B48A" w14:textId="77777777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  <w:p w14:paraId="63661108" w14:textId="48808B98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beta</w:t>
            </w:r>
          </w:p>
        </w:tc>
        <w:tc>
          <w:tcPr>
            <w:tcW w:w="81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D5A849E" w14:textId="43873E78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sr</w:t>
            </w:r>
            <w:r w:rsidRPr="00976AE1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2 </w:t>
            </w:r>
          </w:p>
        </w:tc>
        <w:tc>
          <w:tcPr>
            <w:tcW w:w="126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746959F" w14:textId="77777777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sr</w:t>
            </w:r>
            <w:r w:rsidRPr="00976AE1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2 </w:t>
            </w:r>
          </w:p>
          <w:p w14:paraId="59E6B9C5" w14:textId="77777777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5% CI</w:t>
            </w:r>
          </w:p>
          <w:p w14:paraId="40D45C48" w14:textId="03719F93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LL, UL]</w:t>
            </w:r>
          </w:p>
        </w:tc>
        <w:tc>
          <w:tcPr>
            <w:tcW w:w="20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DE50A4D" w14:textId="55267C3D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Fit</w:t>
            </w:r>
          </w:p>
        </w:tc>
      </w:tr>
      <w:tr w:rsidR="00606043" w:rsidRPr="00976AE1" w14:paraId="45ABC329" w14:textId="77777777" w:rsidTr="00606043">
        <w:tc>
          <w:tcPr>
            <w:tcW w:w="28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8D6EF66" w14:textId="0373C90C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(Intercept)</w:t>
            </w:r>
          </w:p>
        </w:tc>
        <w:tc>
          <w:tcPr>
            <w:tcW w:w="135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8AAF42B" w14:textId="3BFB158C" w:rsidR="00606043" w:rsidRPr="00976AE1" w:rsidRDefault="00606043" w:rsidP="00606043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153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16606D7" w14:textId="1DA8048A" w:rsidR="00606043" w:rsidRPr="00976AE1" w:rsidRDefault="00606043" w:rsidP="00606043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01, 0.12]</w:t>
            </w:r>
          </w:p>
        </w:tc>
        <w:tc>
          <w:tcPr>
            <w:tcW w:w="81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E0EEB46" w14:textId="205516E7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81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2212B31" w14:textId="5DA85698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D82BC69" w14:textId="77777777" w:rsidR="00606043" w:rsidRPr="00976AE1" w:rsidRDefault="00606043" w:rsidP="00606043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B82D82B" w14:textId="77777777" w:rsidR="00606043" w:rsidRPr="00976AE1" w:rsidRDefault="00606043" w:rsidP="00606043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606043" w:rsidRPr="00976AE1" w14:paraId="75605648" w14:textId="77777777" w:rsidTr="00606043"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6AD80E" w14:textId="33102F0F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Harsh Parent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F7AF6" w14:textId="29B8B9E1" w:rsidR="00606043" w:rsidRPr="00976AE1" w:rsidRDefault="00606043" w:rsidP="00606043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5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CFC17" w14:textId="0C072667" w:rsidR="00606043" w:rsidRPr="00976AE1" w:rsidRDefault="00606043" w:rsidP="00606043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07, -0.03]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14:paraId="58362ED4" w14:textId="4D83417C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2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FFE8F" w14:textId="7F61A995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8585B3" w14:textId="679ADD7D" w:rsidR="00606043" w:rsidRPr="00976AE1" w:rsidRDefault="00606043" w:rsidP="00606043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.02, .07]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6DE06" w14:textId="77777777" w:rsidR="00606043" w:rsidRPr="00976AE1" w:rsidRDefault="00606043" w:rsidP="00606043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606043" w:rsidRPr="00976AE1" w14:paraId="7D90DD5E" w14:textId="77777777" w:rsidTr="00606043"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AFAA6" w14:textId="4BDAF1BD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Warm Parent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CE7AC2" w14:textId="723B0B13" w:rsidR="00606043" w:rsidRPr="00976AE1" w:rsidRDefault="00606043" w:rsidP="00606043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4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8571F" w14:textId="4524A555" w:rsidR="00606043" w:rsidRPr="00976AE1" w:rsidRDefault="00606043" w:rsidP="00606043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0.02, 0.05]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14:paraId="30009417" w14:textId="2CD3CF09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42F072" w14:textId="3A310399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EF107" w14:textId="635B86C6" w:rsidR="00606043" w:rsidRPr="00976AE1" w:rsidRDefault="00606043" w:rsidP="00606043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.00, .05]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14214" w14:textId="77777777" w:rsidR="00606043" w:rsidRPr="00976AE1" w:rsidRDefault="00606043" w:rsidP="00606043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606043" w:rsidRPr="00976AE1" w14:paraId="1A870AE3" w14:textId="77777777" w:rsidTr="00606043"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8952C3" w14:textId="01B95898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Child Ag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8E72B" w14:textId="576ACEC8" w:rsidR="00606043" w:rsidRPr="00976AE1" w:rsidRDefault="00606043" w:rsidP="00606043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093EC6" w14:textId="07C29429" w:rsidR="00606043" w:rsidRPr="00976AE1" w:rsidRDefault="00606043" w:rsidP="00606043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01, 0.00]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14:paraId="658459E3" w14:textId="5EF8C62F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A302F" w14:textId="5D3543E9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75777" w14:textId="13F671E6" w:rsidR="00606043" w:rsidRPr="00976AE1" w:rsidRDefault="00606043" w:rsidP="00606043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.00, .01]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32249" w14:textId="77777777" w:rsidR="00606043" w:rsidRPr="00976AE1" w:rsidRDefault="00606043" w:rsidP="00606043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606043" w:rsidRPr="00976AE1" w14:paraId="746CE318" w14:textId="77777777" w:rsidTr="00606043"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B95B10" w14:textId="1104469B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Child Gender (Female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76248" w14:textId="73B8788D" w:rsidR="00606043" w:rsidRPr="00976AE1" w:rsidRDefault="00606043" w:rsidP="00606043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B24C75" w14:textId="1881A2D5" w:rsidR="00606043" w:rsidRPr="00976AE1" w:rsidRDefault="00606043" w:rsidP="00606043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02, 0.02]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14:paraId="41F705E7" w14:textId="188CA6F9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BF85A" w14:textId="69D46D30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351FD" w14:textId="2B74BBC2" w:rsidR="00606043" w:rsidRPr="00976AE1" w:rsidRDefault="00606043" w:rsidP="00606043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.00, .00]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CD20B7" w14:textId="77777777" w:rsidR="00606043" w:rsidRPr="00976AE1" w:rsidRDefault="00606043" w:rsidP="00606043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606043" w:rsidRPr="00976AE1" w14:paraId="79B69758" w14:textId="77777777" w:rsidTr="00606043"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510F06" w14:textId="08D9B1EE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Child Ethnicity (Nonwhite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BA2409" w14:textId="6BB1CA49" w:rsidR="00606043" w:rsidRPr="00976AE1" w:rsidRDefault="00606043" w:rsidP="00606043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5325A" w14:textId="1EAA4F81" w:rsidR="00606043" w:rsidRPr="00976AE1" w:rsidRDefault="00606043" w:rsidP="00606043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03, 0.02]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14:paraId="6E11B0FD" w14:textId="2AFF896D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992AA" w14:textId="01C71E7C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C7A25" w14:textId="621AE2D2" w:rsidR="00606043" w:rsidRPr="00976AE1" w:rsidRDefault="00606043" w:rsidP="00606043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.00, .00]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56B6FB" w14:textId="69078758" w:rsidR="00606043" w:rsidRPr="00976AE1" w:rsidRDefault="00606043" w:rsidP="00606043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606043" w:rsidRPr="00976AE1" w14:paraId="0CD44BCB" w14:textId="77777777" w:rsidTr="00606043">
        <w:tc>
          <w:tcPr>
            <w:tcW w:w="28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D8F4D7" w14:textId="77777777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35CF45" w14:textId="77777777" w:rsidR="00606043" w:rsidRPr="00976AE1" w:rsidRDefault="00606043" w:rsidP="00606043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5D6AF2" w14:textId="77777777" w:rsidR="00606043" w:rsidRPr="00976AE1" w:rsidRDefault="00606043" w:rsidP="00606043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</w:tcPr>
          <w:p w14:paraId="52D8020B" w14:textId="77777777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CC0CB" w14:textId="37BFC43C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DD27C1" w14:textId="77777777" w:rsidR="00606043" w:rsidRPr="00976AE1" w:rsidRDefault="00606043" w:rsidP="00606043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AE232" w14:textId="0C10A261" w:rsidR="00606043" w:rsidRPr="00976AE1" w:rsidRDefault="00606043" w:rsidP="00606043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R</w:t>
            </w:r>
            <w:r w:rsidRPr="00976AE1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2 </w:t>
            </w:r>
            <w:r w:rsidRPr="00976AE1">
              <w:rPr>
                <w:rFonts w:ascii="Times New Roman" w:hAnsi="Times New Roman" w:cs="Times New Roman"/>
              </w:rPr>
              <w:t xml:space="preserve">  = .116**</w:t>
            </w:r>
          </w:p>
        </w:tc>
      </w:tr>
      <w:tr w:rsidR="00606043" w:rsidRPr="00976AE1" w14:paraId="18F93EE1" w14:textId="77777777" w:rsidTr="00606043">
        <w:tc>
          <w:tcPr>
            <w:tcW w:w="287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476C63FE" w14:textId="77777777" w:rsidR="00606043" w:rsidRPr="00976AE1" w:rsidRDefault="00606043" w:rsidP="00606043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2444D86C" w14:textId="77777777" w:rsidR="00606043" w:rsidRPr="00976AE1" w:rsidRDefault="00606043" w:rsidP="00606043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02F7637" w14:textId="77777777" w:rsidR="00606043" w:rsidRPr="00976AE1" w:rsidRDefault="00606043" w:rsidP="00606043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C7514DA" w14:textId="77777777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7D6BA54" w14:textId="43D34E71" w:rsidR="00606043" w:rsidRPr="00976AE1" w:rsidRDefault="00606043" w:rsidP="00606043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43B6F1A6" w14:textId="77777777" w:rsidR="00606043" w:rsidRPr="00976AE1" w:rsidRDefault="00606043" w:rsidP="00606043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2D831F7" w14:textId="77777777" w:rsidR="00606043" w:rsidRPr="00976AE1" w:rsidRDefault="00606043" w:rsidP="00606043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5% CI[.07,.16]</w:t>
            </w:r>
          </w:p>
          <w:p w14:paraId="5C6139F4" w14:textId="1F058BFD" w:rsidR="00606043" w:rsidRPr="00976AE1" w:rsidRDefault="00606043" w:rsidP="00606043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</w:tbl>
    <w:p w14:paraId="2CEDED2B" w14:textId="77777777" w:rsidR="00763DBB" w:rsidRPr="00976AE1" w:rsidRDefault="00763DBB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3EB063A3" w14:textId="74E92A7F" w:rsidR="00763DBB" w:rsidRPr="00976AE1" w:rsidRDefault="00763DBB" w:rsidP="00763DB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  <w:i/>
          <w:iCs/>
        </w:rPr>
        <w:t>Note.</w:t>
      </w:r>
      <w:r w:rsidRPr="00976AE1">
        <w:rPr>
          <w:rFonts w:ascii="Times New Roman" w:hAnsi="Times New Roman" w:cs="Times New Roman"/>
        </w:rPr>
        <w:t xml:space="preserve"> A significant </w:t>
      </w:r>
      <w:r w:rsidRPr="00976AE1">
        <w:rPr>
          <w:rFonts w:ascii="Times New Roman" w:hAnsi="Times New Roman" w:cs="Times New Roman"/>
          <w:i/>
          <w:iCs/>
        </w:rPr>
        <w:t>b</w:t>
      </w:r>
      <w:r w:rsidRPr="00976AE1">
        <w:rPr>
          <w:rFonts w:ascii="Times New Roman" w:hAnsi="Times New Roman" w:cs="Times New Roman"/>
        </w:rPr>
        <w:t xml:space="preserve">-weight indicates the semi-partial correlation is also significant. </w:t>
      </w:r>
      <w:r w:rsidRPr="00976AE1">
        <w:rPr>
          <w:rFonts w:ascii="Times New Roman" w:hAnsi="Times New Roman" w:cs="Times New Roman"/>
          <w:i/>
          <w:iCs/>
        </w:rPr>
        <w:t>b</w:t>
      </w:r>
      <w:r w:rsidRPr="00976AE1">
        <w:rPr>
          <w:rFonts w:ascii="Times New Roman" w:hAnsi="Times New Roman" w:cs="Times New Roman"/>
        </w:rPr>
        <w:t xml:space="preserve"> represents unstandardized regression weights. </w:t>
      </w:r>
      <w:r w:rsidRPr="00976AE1">
        <w:rPr>
          <w:rFonts w:ascii="Times New Roman" w:hAnsi="Times New Roman" w:cs="Times New Roman"/>
          <w:i/>
          <w:iCs/>
        </w:rPr>
        <w:t>sr</w:t>
      </w:r>
      <w:r w:rsidRPr="00976AE1">
        <w:rPr>
          <w:rFonts w:ascii="Times New Roman" w:hAnsi="Times New Roman" w:cs="Times New Roman"/>
          <w:i/>
          <w:iCs/>
          <w:vertAlign w:val="superscript"/>
        </w:rPr>
        <w:t>2</w:t>
      </w:r>
      <w:r w:rsidRPr="00976AE1">
        <w:rPr>
          <w:rFonts w:ascii="Times New Roman" w:hAnsi="Times New Roman" w:cs="Times New Roman"/>
        </w:rPr>
        <w:t xml:space="preserve"> represents the semi-partial correlation squared. </w:t>
      </w:r>
      <w:r w:rsidRPr="00976AE1">
        <w:rPr>
          <w:rFonts w:ascii="Times New Roman" w:hAnsi="Times New Roman" w:cs="Times New Roman"/>
          <w:i/>
          <w:iCs/>
        </w:rPr>
        <w:t>LL</w:t>
      </w:r>
      <w:r w:rsidRPr="00976AE1">
        <w:rPr>
          <w:rFonts w:ascii="Times New Roman" w:hAnsi="Times New Roman" w:cs="Times New Roman"/>
        </w:rPr>
        <w:t xml:space="preserve"> and </w:t>
      </w:r>
      <w:r w:rsidRPr="00976AE1">
        <w:rPr>
          <w:rFonts w:ascii="Times New Roman" w:hAnsi="Times New Roman" w:cs="Times New Roman"/>
          <w:i/>
          <w:iCs/>
        </w:rPr>
        <w:t>UL</w:t>
      </w:r>
      <w:r w:rsidRPr="00976AE1">
        <w:rPr>
          <w:rFonts w:ascii="Times New Roman" w:hAnsi="Times New Roman" w:cs="Times New Roman"/>
        </w:rPr>
        <w:t xml:space="preserve"> indicate the lower and upper limits of a confidence interval, respectively. </w:t>
      </w:r>
      <w:r w:rsidRPr="00976AE1">
        <w:rPr>
          <w:rFonts w:ascii="Times New Roman" w:hAnsi="Times New Roman" w:cs="Times New Roman"/>
          <w:i/>
          <w:iCs/>
        </w:rPr>
        <w:t xml:space="preserve">Beta </w:t>
      </w:r>
      <w:r w:rsidRPr="00976AE1">
        <w:rPr>
          <w:rFonts w:ascii="Times New Roman" w:hAnsi="Times New Roman" w:cs="Times New Roman"/>
        </w:rPr>
        <w:t>indicates standardized regression coefficients.</w:t>
      </w:r>
      <w:r w:rsidR="00A96E29" w:rsidRPr="00976AE1">
        <w:rPr>
          <w:rFonts w:ascii="Times New Roman" w:hAnsi="Times New Roman" w:cs="Times New Roman"/>
        </w:rPr>
        <w:t xml:space="preserve"> Table generated with </w:t>
      </w:r>
      <w:proofErr w:type="spellStart"/>
      <w:r w:rsidR="00A96E29" w:rsidRPr="00976AE1">
        <w:rPr>
          <w:rFonts w:ascii="Times New Roman" w:hAnsi="Times New Roman" w:cs="Times New Roman"/>
        </w:rPr>
        <w:t>apaTables</w:t>
      </w:r>
      <w:proofErr w:type="spellEnd"/>
      <w:r w:rsidR="00A96E29" w:rsidRPr="00976AE1">
        <w:rPr>
          <w:rFonts w:ascii="Times New Roman" w:hAnsi="Times New Roman" w:cs="Times New Roman"/>
        </w:rPr>
        <w:t xml:space="preserve"> package in R </w:t>
      </w:r>
      <w:r w:rsidR="00A96E29" w:rsidRPr="00976AE1">
        <w:rPr>
          <w:rFonts w:ascii="Times New Roman" w:hAnsi="Times New Roman" w:cs="Times New Roman"/>
        </w:rPr>
        <w:fldChar w:fldCharType="begin"/>
      </w:r>
      <w:r w:rsidR="00A96E29" w:rsidRPr="00976AE1">
        <w:rPr>
          <w:rFonts w:ascii="Times New Roman" w:hAnsi="Times New Roman" w:cs="Times New Roman"/>
        </w:rPr>
        <w:instrText xml:space="preserve"> ADDIN EN.CITE &lt;EndNote&gt;&lt;Cite&gt;&lt;Author&gt;Stanley&lt;/Author&gt;&lt;Year&gt;2018&lt;/Year&gt;&lt;RecNum&gt;245&lt;/RecNum&gt;&lt;DisplayText&gt;(Stanley &amp;amp; Spence, 2018)&lt;/DisplayText&gt;&lt;record&gt;&lt;rec-number&gt;245&lt;/rec-number&gt;&lt;foreign-keys&gt;&lt;key app="EN" db-id="p99e2z9e5srsavedz2mp9xto55vrxtfwdsaf" timestamp="1640284836"&gt;245&lt;/key&gt;&lt;/foreign-keys&gt;&lt;ref-type name="Journal Article"&gt;17&lt;/ref-type&gt;&lt;contributors&gt;&lt;authors&gt;&lt;author&gt;Stanley, David J.&lt;/author&gt;&lt;author&gt;Spence, Jeffrey R.&lt;/author&gt;&lt;/authors&gt;&lt;/contributors&gt;&lt;titles&gt;&lt;title&gt;Reproducible Tables in Psychology Using the apaTables Package&lt;/title&gt;&lt;secondary-title&gt;Advances in Methods and Practices in Psychological Science&lt;/secondary-title&gt;&lt;/titles&gt;&lt;pages&gt;415-431&lt;/pages&gt;&lt;volume&gt;1&lt;/volume&gt;&lt;number&gt;3&lt;/number&gt;&lt;section&gt;415&lt;/section&gt;&lt;dates&gt;&lt;year&gt;2018&lt;/year&gt;&lt;/dates&gt;&lt;isbn&gt;2515-2459&amp;#xD;2515-2467&lt;/isbn&gt;&lt;urls&gt;&lt;/urls&gt;&lt;electronic-resource-num&gt;10.1177/2515245918773743&lt;/electronic-resource-num&gt;&lt;/record&gt;&lt;/Cite&gt;&lt;/EndNote&gt;</w:instrText>
      </w:r>
      <w:r w:rsidR="00A96E29" w:rsidRPr="00976AE1">
        <w:rPr>
          <w:rFonts w:ascii="Times New Roman" w:hAnsi="Times New Roman" w:cs="Times New Roman"/>
        </w:rPr>
        <w:fldChar w:fldCharType="separate"/>
      </w:r>
      <w:r w:rsidR="00A96E29" w:rsidRPr="00976AE1">
        <w:rPr>
          <w:rFonts w:ascii="Times New Roman" w:hAnsi="Times New Roman" w:cs="Times New Roman"/>
          <w:noProof/>
        </w:rPr>
        <w:t>(Stanley &amp; Spence, 2018)</w:t>
      </w:r>
      <w:r w:rsidR="00A96E29" w:rsidRPr="00976AE1">
        <w:rPr>
          <w:rFonts w:ascii="Times New Roman" w:hAnsi="Times New Roman" w:cs="Times New Roman"/>
        </w:rPr>
        <w:fldChar w:fldCharType="end"/>
      </w:r>
      <w:r w:rsidR="00A96E29" w:rsidRPr="00976AE1">
        <w:rPr>
          <w:rFonts w:ascii="Times New Roman" w:hAnsi="Times New Roman" w:cs="Times New Roman"/>
        </w:rPr>
        <w:t>.</w:t>
      </w:r>
      <w:r w:rsidR="001E3CBB" w:rsidRPr="00976AE1">
        <w:rPr>
          <w:rFonts w:ascii="Times New Roman" w:hAnsi="Times New Roman" w:cs="Times New Roman"/>
        </w:rPr>
        <w:t xml:space="preserve"> Beta coefficients generated with </w:t>
      </w:r>
      <w:proofErr w:type="spellStart"/>
      <w:r w:rsidR="001E3CBB" w:rsidRPr="00976AE1">
        <w:rPr>
          <w:rFonts w:ascii="Times New Roman" w:hAnsi="Times New Roman" w:cs="Times New Roman"/>
        </w:rPr>
        <w:t>lm.beta</w:t>
      </w:r>
      <w:proofErr w:type="spellEnd"/>
      <w:r w:rsidR="001E3CBB" w:rsidRPr="00976AE1">
        <w:rPr>
          <w:rFonts w:ascii="Times New Roman" w:hAnsi="Times New Roman" w:cs="Times New Roman"/>
        </w:rPr>
        <w:t xml:space="preserve"> package in R </w:t>
      </w:r>
      <w:r w:rsidR="001E3CBB" w:rsidRPr="00976AE1">
        <w:rPr>
          <w:rFonts w:ascii="Times New Roman" w:hAnsi="Times New Roman" w:cs="Times New Roman"/>
        </w:rPr>
        <w:fldChar w:fldCharType="begin"/>
      </w:r>
      <w:r w:rsidR="001E3CBB" w:rsidRPr="00976AE1">
        <w:rPr>
          <w:rFonts w:ascii="Times New Roman" w:hAnsi="Times New Roman" w:cs="Times New Roman"/>
        </w:rPr>
        <w:instrText xml:space="preserve"> ADDIN EN.CITE &lt;EndNote&gt;&lt;Cite&gt;&lt;Author&gt;Behrendt&lt;/Author&gt;&lt;Year&gt;2014&lt;/Year&gt;&lt;RecNum&gt;246&lt;/RecNum&gt;&lt;DisplayText&gt;(Behrendt, 2014)&lt;/DisplayText&gt;&lt;record&gt;&lt;rec-number&gt;246&lt;/rec-number&gt;&lt;foreign-keys&gt;&lt;key app="EN" db-id="p99e2z9e5srsavedz2mp9xto55vrxtfwdsaf" timestamp="1640296877"&gt;246&lt;/key&gt;&lt;/foreign-keys&gt;&lt;ref-type name="Computer Program"&gt;9&lt;/ref-type&gt;&lt;contributors&gt;&lt;authors&gt;&lt;author&gt;Behrendt, Stefan&lt;/author&gt;&lt;/authors&gt;&lt;/contributors&gt;&lt;titles&gt;&lt;title&gt;lm.beta: Add Standardized Regression Coefficients to lm-Objects&lt;/title&gt;&lt;/titles&gt;&lt;edition&gt;1.5-1&lt;/edition&gt;&lt;dates&gt;&lt;year&gt;2014&lt;/year&gt;&lt;/dates&gt;&lt;urls&gt;&lt;related-urls&gt;&lt;url&gt;https://CRAN.R-project.org/package=lm.beta&lt;/url&gt;&lt;/related-urls&gt;&lt;/urls&gt;&lt;/record&gt;&lt;/Cite&gt;&lt;/EndNote&gt;</w:instrText>
      </w:r>
      <w:r w:rsidR="001E3CBB" w:rsidRPr="00976AE1">
        <w:rPr>
          <w:rFonts w:ascii="Times New Roman" w:hAnsi="Times New Roman" w:cs="Times New Roman"/>
        </w:rPr>
        <w:fldChar w:fldCharType="separate"/>
      </w:r>
      <w:r w:rsidR="001E3CBB" w:rsidRPr="00976AE1">
        <w:rPr>
          <w:rFonts w:ascii="Times New Roman" w:hAnsi="Times New Roman" w:cs="Times New Roman"/>
          <w:noProof/>
        </w:rPr>
        <w:t>(Behrendt, 2014)</w:t>
      </w:r>
      <w:r w:rsidR="001E3CBB" w:rsidRPr="00976AE1">
        <w:rPr>
          <w:rFonts w:ascii="Times New Roman" w:hAnsi="Times New Roman" w:cs="Times New Roman"/>
        </w:rPr>
        <w:fldChar w:fldCharType="end"/>
      </w:r>
      <w:r w:rsidR="001E3CBB" w:rsidRPr="00976AE1">
        <w:rPr>
          <w:rFonts w:ascii="Times New Roman" w:hAnsi="Times New Roman" w:cs="Times New Roman"/>
        </w:rPr>
        <w:t>.</w:t>
      </w:r>
      <w:r w:rsidRPr="00976AE1">
        <w:rPr>
          <w:rFonts w:ascii="Times New Roman" w:hAnsi="Times New Roman" w:cs="Times New Roman"/>
        </w:rPr>
        <w:br/>
        <w:t>* indicates p &lt; .05. ** indicates p &lt; .01.</w:t>
      </w:r>
    </w:p>
    <w:p w14:paraId="21365EAB" w14:textId="5D37EA13" w:rsidR="00F84FA3" w:rsidRPr="00976AE1" w:rsidRDefault="00F84FA3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br w:type="page"/>
      </w:r>
    </w:p>
    <w:p w14:paraId="6502FA2F" w14:textId="72E7EE1A" w:rsidR="00F84FA3" w:rsidRPr="00976AE1" w:rsidRDefault="00F84FA3" w:rsidP="00F84FA3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lastRenderedPageBreak/>
        <w:t>Table S</w:t>
      </w:r>
      <w:r w:rsidR="00096EE7" w:rsidRPr="00976AE1">
        <w:rPr>
          <w:rFonts w:ascii="Times New Roman" w:hAnsi="Times New Roman" w:cs="Times New Roman"/>
        </w:rPr>
        <w:t>5</w:t>
      </w:r>
    </w:p>
    <w:p w14:paraId="3E44D1F6" w14:textId="77777777" w:rsidR="00F84FA3" w:rsidRPr="00976AE1" w:rsidRDefault="00F84FA3" w:rsidP="00F84FA3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p w14:paraId="7137B1FE" w14:textId="303B01F3" w:rsidR="00F84FA3" w:rsidRPr="00976AE1" w:rsidRDefault="00CE7055" w:rsidP="00F84FA3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 w:rsidRPr="00976AE1">
        <w:rPr>
          <w:rFonts w:ascii="Times New Roman" w:hAnsi="Times New Roman" w:cs="Times New Roman"/>
          <w:i/>
          <w:iCs/>
        </w:rPr>
        <w:t>Better parent executive functioning predicts less harsh parenting</w:t>
      </w:r>
    </w:p>
    <w:p w14:paraId="00B43F22" w14:textId="77777777" w:rsidR="00F84FA3" w:rsidRPr="00976AE1" w:rsidRDefault="00F84FA3" w:rsidP="00F84FA3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tbl>
      <w:tblPr>
        <w:tblW w:w="0" w:type="auto"/>
        <w:tblInd w:w="100" w:type="dxa"/>
        <w:tblLayout w:type="fixed"/>
        <w:tblCellMar>
          <w:left w:w="100" w:type="dxa"/>
          <w:right w:w="100" w:type="dxa"/>
        </w:tblCellMar>
        <w:tblLook w:val="0000" w:firstRow="0" w:lastRow="0" w:firstColumn="0" w:lastColumn="0" w:noHBand="0" w:noVBand="0"/>
      </w:tblPr>
      <w:tblGrid>
        <w:gridCol w:w="3140"/>
        <w:gridCol w:w="1170"/>
        <w:gridCol w:w="1530"/>
        <w:gridCol w:w="990"/>
        <w:gridCol w:w="810"/>
        <w:gridCol w:w="1170"/>
        <w:gridCol w:w="2070"/>
      </w:tblGrid>
      <w:tr w:rsidR="00CE7055" w:rsidRPr="00976AE1" w14:paraId="369430EE" w14:textId="77777777" w:rsidTr="00CE7055">
        <w:tc>
          <w:tcPr>
            <w:tcW w:w="314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DE6B785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1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71B3DB0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b</w:t>
            </w:r>
          </w:p>
        </w:tc>
        <w:tc>
          <w:tcPr>
            <w:tcW w:w="153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B1A5C26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b</w:t>
            </w:r>
          </w:p>
          <w:p w14:paraId="2D4DD973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5% CI</w:t>
            </w:r>
          </w:p>
          <w:p w14:paraId="1E9BDABC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LL, UL]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459FB16C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  <w:p w14:paraId="48C0FA1F" w14:textId="233FFAA3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Beta</w:t>
            </w:r>
          </w:p>
        </w:tc>
        <w:tc>
          <w:tcPr>
            <w:tcW w:w="81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C231C7C" w14:textId="6076CDC5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sr</w:t>
            </w:r>
            <w:r w:rsidRPr="00976AE1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2 </w:t>
            </w:r>
          </w:p>
        </w:tc>
        <w:tc>
          <w:tcPr>
            <w:tcW w:w="11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A08B81C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sr</w:t>
            </w:r>
            <w:r w:rsidRPr="00976AE1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2 </w:t>
            </w:r>
          </w:p>
          <w:p w14:paraId="4B8BD5B3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5% CI</w:t>
            </w:r>
          </w:p>
          <w:p w14:paraId="4E921176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LL, UL]</w:t>
            </w:r>
          </w:p>
        </w:tc>
        <w:tc>
          <w:tcPr>
            <w:tcW w:w="20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4B4C91D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Fit</w:t>
            </w:r>
          </w:p>
        </w:tc>
      </w:tr>
      <w:tr w:rsidR="00F81BC6" w:rsidRPr="00976AE1" w14:paraId="708C1843" w14:textId="77777777" w:rsidTr="00CE7055">
        <w:tc>
          <w:tcPr>
            <w:tcW w:w="314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E25FAAB" w14:textId="77777777" w:rsidR="00F81BC6" w:rsidRPr="00976AE1" w:rsidRDefault="00F81BC6" w:rsidP="00F81BC6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(Intercept)</w:t>
            </w:r>
          </w:p>
        </w:tc>
        <w:tc>
          <w:tcPr>
            <w:tcW w:w="11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20E54A7" w14:textId="357E0E8E" w:rsidR="00F81BC6" w:rsidRPr="00976AE1" w:rsidRDefault="00F81BC6" w:rsidP="00F81BC6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</w:t>
            </w:r>
            <w:r w:rsidR="000B27E2" w:rsidRPr="00976AE1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53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AD25F1D" w14:textId="464F39A4" w:rsidR="00F81BC6" w:rsidRPr="00976AE1" w:rsidRDefault="00F81BC6" w:rsidP="00F81BC6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</w:t>
            </w:r>
            <w:r w:rsidR="000B27E2" w:rsidRPr="00976AE1">
              <w:rPr>
                <w:rFonts w:ascii="Times New Roman" w:hAnsi="Times New Roman" w:cs="Times New Roman"/>
              </w:rPr>
              <w:t>40</w:t>
            </w:r>
            <w:r w:rsidRPr="00976AE1">
              <w:rPr>
                <w:rFonts w:ascii="Times New Roman" w:hAnsi="Times New Roman" w:cs="Times New Roman"/>
              </w:rPr>
              <w:t>, 0.2</w:t>
            </w:r>
            <w:r w:rsidR="000B27E2" w:rsidRPr="00976AE1">
              <w:rPr>
                <w:rFonts w:ascii="Times New Roman" w:hAnsi="Times New Roman" w:cs="Times New Roman"/>
              </w:rPr>
              <w:t>3</w:t>
            </w:r>
            <w:r w:rsidRPr="00976AE1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2A616155" w14:textId="2FC7444B" w:rsidR="00F81BC6" w:rsidRPr="00976AE1" w:rsidRDefault="00F81BC6" w:rsidP="00F81BC6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81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397AA36" w14:textId="2E486542" w:rsidR="00F81BC6" w:rsidRPr="00976AE1" w:rsidRDefault="00F81BC6" w:rsidP="00F81BC6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C69A8D1" w14:textId="77777777" w:rsidR="00F81BC6" w:rsidRPr="00976AE1" w:rsidRDefault="00F81BC6" w:rsidP="00F81BC6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C7E338A" w14:textId="77777777" w:rsidR="00F81BC6" w:rsidRPr="00976AE1" w:rsidRDefault="00F81BC6" w:rsidP="00F81BC6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F81BC6" w:rsidRPr="00976AE1" w14:paraId="17F0871D" w14:textId="77777777" w:rsidTr="00CE7055"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8BA818" w14:textId="55530F56" w:rsidR="00F81BC6" w:rsidRPr="00976AE1" w:rsidRDefault="00F81BC6" w:rsidP="00F81BC6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Parent Executive Functioning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BC6DF9" w14:textId="199A0CFD" w:rsidR="00F81BC6" w:rsidRPr="00976AE1" w:rsidRDefault="00F81BC6" w:rsidP="00F81BC6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</w:t>
            </w:r>
            <w:r w:rsidR="000B27E2" w:rsidRPr="00976AE1">
              <w:rPr>
                <w:rFonts w:ascii="Times New Roman" w:hAnsi="Times New Roman" w:cs="Times New Roman"/>
              </w:rPr>
              <w:t>20</w:t>
            </w:r>
            <w:r w:rsidRPr="00976AE1">
              <w:rPr>
                <w:rFonts w:ascii="Times New Roman" w:hAnsi="Times New Roman" w:cs="Times New Roman"/>
              </w:rPr>
              <w:t>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3A75A" w14:textId="3B82F332" w:rsidR="00F81BC6" w:rsidRPr="00976AE1" w:rsidRDefault="00F81BC6" w:rsidP="00F81BC6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2</w:t>
            </w:r>
            <w:r w:rsidR="000B27E2" w:rsidRPr="00976AE1">
              <w:rPr>
                <w:rFonts w:ascii="Times New Roman" w:hAnsi="Times New Roman" w:cs="Times New Roman"/>
              </w:rPr>
              <w:t>7</w:t>
            </w:r>
            <w:r w:rsidRPr="00976AE1">
              <w:rPr>
                <w:rFonts w:ascii="Times New Roman" w:hAnsi="Times New Roman" w:cs="Times New Roman"/>
              </w:rPr>
              <w:t>, -0.13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49167A7" w14:textId="462FE7F7" w:rsidR="00F81BC6" w:rsidRPr="00976AE1" w:rsidRDefault="00F81BC6" w:rsidP="00F81BC6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2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C7DC86" w14:textId="74DFB0E0" w:rsidR="00F81BC6" w:rsidRPr="00976AE1" w:rsidRDefault="00F81BC6" w:rsidP="00F81BC6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63B654" w14:textId="77777777" w:rsidR="00F81BC6" w:rsidRPr="00976AE1" w:rsidRDefault="00F81BC6" w:rsidP="00F81BC6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.02, .08]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569074" w14:textId="77777777" w:rsidR="00F81BC6" w:rsidRPr="00976AE1" w:rsidRDefault="00F81BC6" w:rsidP="00F81BC6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F81BC6" w:rsidRPr="00976AE1" w14:paraId="67A6BD0D" w14:textId="77777777" w:rsidTr="00CE7055"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7C1644" w14:textId="26303532" w:rsidR="00F81BC6" w:rsidRPr="00976AE1" w:rsidRDefault="00F81BC6" w:rsidP="00F81BC6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Child Age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6EE10F" w14:textId="4CA9CDF3" w:rsidR="00F81BC6" w:rsidRPr="00976AE1" w:rsidRDefault="00F81BC6" w:rsidP="00F81BC6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</w:t>
            </w:r>
            <w:r w:rsidR="000B27E2" w:rsidRPr="00976AE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BCB254" w14:textId="5589EA9D" w:rsidR="00F81BC6" w:rsidRPr="00976AE1" w:rsidRDefault="00F81BC6" w:rsidP="00F81BC6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02, 0.03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F014FC8" w14:textId="04F1AB1A" w:rsidR="00F81BC6" w:rsidRPr="00976AE1" w:rsidRDefault="00F81BC6" w:rsidP="00F81BC6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1F022" w14:textId="19424943" w:rsidR="00F81BC6" w:rsidRPr="00976AE1" w:rsidRDefault="00F81BC6" w:rsidP="00F81BC6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61F9B" w14:textId="77777777" w:rsidR="00F81BC6" w:rsidRPr="00976AE1" w:rsidRDefault="00F81BC6" w:rsidP="00F81BC6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.00, .00]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6757FA" w14:textId="77777777" w:rsidR="00F81BC6" w:rsidRPr="00976AE1" w:rsidRDefault="00F81BC6" w:rsidP="00F81BC6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F81BC6" w:rsidRPr="00976AE1" w14:paraId="574B9138" w14:textId="77777777" w:rsidTr="00CE7055"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AF9483" w14:textId="307DEB90" w:rsidR="00F81BC6" w:rsidRPr="00976AE1" w:rsidRDefault="00F81BC6" w:rsidP="00F81BC6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Child Gender (Female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E11193" w14:textId="6F149885" w:rsidR="00F81BC6" w:rsidRPr="00976AE1" w:rsidRDefault="00F81BC6" w:rsidP="00F81BC6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6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6BFFC8" w14:textId="278B3FA3" w:rsidR="00F81BC6" w:rsidRPr="00976AE1" w:rsidRDefault="00F81BC6" w:rsidP="00F81BC6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15, 0.0</w:t>
            </w:r>
            <w:r w:rsidR="000B27E2" w:rsidRPr="00976AE1">
              <w:rPr>
                <w:rFonts w:ascii="Times New Roman" w:hAnsi="Times New Roman" w:cs="Times New Roman"/>
              </w:rPr>
              <w:t>4</w:t>
            </w:r>
            <w:r w:rsidRPr="00976AE1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0AADF0F" w14:textId="6055D391" w:rsidR="00F81BC6" w:rsidRPr="00976AE1" w:rsidRDefault="00F81BC6" w:rsidP="00F81BC6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408228" w14:textId="105E673A" w:rsidR="00F81BC6" w:rsidRPr="00976AE1" w:rsidRDefault="00F81BC6" w:rsidP="00F81BC6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CE24F5" w14:textId="77777777" w:rsidR="00F81BC6" w:rsidRPr="00976AE1" w:rsidRDefault="00F81BC6" w:rsidP="00F81BC6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.00, .01]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6C7830" w14:textId="77777777" w:rsidR="00F81BC6" w:rsidRPr="00976AE1" w:rsidRDefault="00F81BC6" w:rsidP="00F81BC6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F81BC6" w:rsidRPr="00976AE1" w14:paraId="0FD2848C" w14:textId="77777777" w:rsidTr="00CE7055"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EEBA3" w14:textId="48B4C881" w:rsidR="00F81BC6" w:rsidRPr="00976AE1" w:rsidRDefault="00F81BC6" w:rsidP="00F81BC6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Child Ethnicity (Nonwhite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727AF9" w14:textId="4DED8BBB" w:rsidR="00F81BC6" w:rsidRPr="00976AE1" w:rsidRDefault="00F81BC6" w:rsidP="00F81BC6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</w:t>
            </w:r>
            <w:r w:rsidR="000B27E2" w:rsidRPr="00976AE1">
              <w:rPr>
                <w:rFonts w:ascii="Times New Roman" w:hAnsi="Times New Roman" w:cs="Times New Roman"/>
              </w:rPr>
              <w:t>8</w:t>
            </w:r>
            <w:r w:rsidRPr="00976AE1">
              <w:rPr>
                <w:rFonts w:ascii="Times New Roman" w:hAnsi="Times New Roman" w:cs="Times New Roman"/>
              </w:rPr>
              <w:t>**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E4631E" w14:textId="6E525E3F" w:rsidR="00F81BC6" w:rsidRPr="00976AE1" w:rsidRDefault="00F81BC6" w:rsidP="00F81BC6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0.0</w:t>
            </w:r>
            <w:r w:rsidR="000B27E2" w:rsidRPr="00976AE1">
              <w:rPr>
                <w:rFonts w:ascii="Times New Roman" w:hAnsi="Times New Roman" w:cs="Times New Roman"/>
              </w:rPr>
              <w:t>6</w:t>
            </w:r>
            <w:r w:rsidRPr="00976AE1">
              <w:rPr>
                <w:rFonts w:ascii="Times New Roman" w:hAnsi="Times New Roman" w:cs="Times New Roman"/>
              </w:rPr>
              <w:t>, 0.</w:t>
            </w:r>
            <w:r w:rsidR="000B27E2" w:rsidRPr="00976AE1">
              <w:rPr>
                <w:rFonts w:ascii="Times New Roman" w:hAnsi="Times New Roman" w:cs="Times New Roman"/>
              </w:rPr>
              <w:t>29</w:t>
            </w:r>
            <w:r w:rsidRPr="00976AE1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78F7D2A" w14:textId="19D47891" w:rsidR="00F81BC6" w:rsidRPr="00976AE1" w:rsidRDefault="00F81BC6" w:rsidP="00F81BC6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</w:t>
            </w:r>
            <w:r w:rsidR="000B27E2" w:rsidRPr="00976AE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B6CBC" w14:textId="063C04C4" w:rsidR="00F81BC6" w:rsidRPr="00976AE1" w:rsidRDefault="00F81BC6" w:rsidP="00F81BC6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474570" w14:textId="77777777" w:rsidR="00F81BC6" w:rsidRPr="00976AE1" w:rsidRDefault="00F81BC6" w:rsidP="00F81BC6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.00, .03]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F84B3" w14:textId="77777777" w:rsidR="00F81BC6" w:rsidRPr="00976AE1" w:rsidRDefault="00F81BC6" w:rsidP="00F81BC6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CE7055" w:rsidRPr="00976AE1" w14:paraId="4DB68CC2" w14:textId="77777777" w:rsidTr="00CE7055"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33A735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A26682" w14:textId="77777777" w:rsidR="00CE7055" w:rsidRPr="00976AE1" w:rsidRDefault="00CE7055" w:rsidP="00DA36A5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43634A" w14:textId="77777777" w:rsidR="00CE7055" w:rsidRPr="00976AE1" w:rsidRDefault="00CE7055" w:rsidP="00DA36A5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8D73961" w14:textId="77777777" w:rsidR="00CE7055" w:rsidRPr="00976AE1" w:rsidRDefault="00CE7055" w:rsidP="00DA36A5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44F475" w14:textId="66C1834E" w:rsidR="00CE7055" w:rsidRPr="00976AE1" w:rsidRDefault="00CE7055" w:rsidP="00DA36A5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31FE4" w14:textId="77777777" w:rsidR="00CE7055" w:rsidRPr="00976AE1" w:rsidRDefault="00CE7055" w:rsidP="00DA36A5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CB638B" w14:textId="7CC92CB4" w:rsidR="00CE7055" w:rsidRPr="00976AE1" w:rsidRDefault="00CE7055" w:rsidP="00DA36A5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R</w:t>
            </w:r>
            <w:r w:rsidRPr="00976AE1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2 </w:t>
            </w:r>
            <w:r w:rsidRPr="00976AE1">
              <w:rPr>
                <w:rFonts w:ascii="Times New Roman" w:hAnsi="Times New Roman" w:cs="Times New Roman"/>
              </w:rPr>
              <w:t xml:space="preserve">  = .0</w:t>
            </w:r>
            <w:r w:rsidR="000B27E2" w:rsidRPr="00976AE1">
              <w:rPr>
                <w:rFonts w:ascii="Times New Roman" w:hAnsi="Times New Roman" w:cs="Times New Roman"/>
              </w:rPr>
              <w:t>59</w:t>
            </w:r>
            <w:r w:rsidRPr="00976AE1">
              <w:rPr>
                <w:rFonts w:ascii="Times New Roman" w:hAnsi="Times New Roman" w:cs="Times New Roman"/>
              </w:rPr>
              <w:t>**</w:t>
            </w:r>
          </w:p>
        </w:tc>
      </w:tr>
      <w:tr w:rsidR="00CE7055" w:rsidRPr="00976AE1" w14:paraId="65C8E041" w14:textId="77777777" w:rsidTr="00CE7055"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42D055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3F2F42" w14:textId="77777777" w:rsidR="00CE7055" w:rsidRPr="00976AE1" w:rsidRDefault="00CE7055" w:rsidP="00DA36A5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4E3DA" w14:textId="77777777" w:rsidR="00CE7055" w:rsidRPr="00976AE1" w:rsidRDefault="00CE7055" w:rsidP="00DA36A5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EA66CE3" w14:textId="77777777" w:rsidR="00CE7055" w:rsidRPr="00976AE1" w:rsidRDefault="00CE7055" w:rsidP="00DA36A5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5D2D2" w14:textId="63C1033F" w:rsidR="00CE7055" w:rsidRPr="00976AE1" w:rsidRDefault="00CE7055" w:rsidP="00DA36A5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5BE12" w14:textId="77777777" w:rsidR="00CE7055" w:rsidRPr="00976AE1" w:rsidRDefault="00CE7055" w:rsidP="00DA36A5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99513" w14:textId="4CC501A9" w:rsidR="00CE7055" w:rsidRPr="00976AE1" w:rsidRDefault="00CE7055" w:rsidP="00DA36A5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5% CI[.03,</w:t>
            </w:r>
            <w:r w:rsidR="000B27E2" w:rsidRPr="00976AE1">
              <w:rPr>
                <w:rFonts w:ascii="Times New Roman" w:hAnsi="Times New Roman" w:cs="Times New Roman"/>
              </w:rPr>
              <w:t xml:space="preserve"> </w:t>
            </w:r>
            <w:r w:rsidRPr="00976AE1">
              <w:rPr>
                <w:rFonts w:ascii="Times New Roman" w:hAnsi="Times New Roman" w:cs="Times New Roman"/>
              </w:rPr>
              <w:t>.09]</w:t>
            </w:r>
          </w:p>
        </w:tc>
      </w:tr>
      <w:tr w:rsidR="00CE7055" w:rsidRPr="00976AE1" w14:paraId="70FB0A89" w14:textId="77777777" w:rsidTr="00CE7055">
        <w:tc>
          <w:tcPr>
            <w:tcW w:w="314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64FFC19" w14:textId="77777777" w:rsidR="00CE7055" w:rsidRPr="00976AE1" w:rsidRDefault="00CE7055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258726CC" w14:textId="77777777" w:rsidR="00CE7055" w:rsidRPr="00976AE1" w:rsidRDefault="00CE7055" w:rsidP="00DA36A5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4CE8202C" w14:textId="77777777" w:rsidR="00CE7055" w:rsidRPr="00976AE1" w:rsidRDefault="00CE7055" w:rsidP="00DA36A5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75F3BB2" w14:textId="77777777" w:rsidR="00CE7055" w:rsidRPr="00976AE1" w:rsidRDefault="00CE7055" w:rsidP="00DA36A5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0271D71" w14:textId="51AC3AF9" w:rsidR="00CE7055" w:rsidRPr="00976AE1" w:rsidRDefault="00CE7055" w:rsidP="00DA36A5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7A12947" w14:textId="77777777" w:rsidR="00CE7055" w:rsidRPr="00976AE1" w:rsidRDefault="00CE7055" w:rsidP="00DA36A5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CB96F98" w14:textId="77777777" w:rsidR="00CE7055" w:rsidRPr="00976AE1" w:rsidRDefault="00CE7055" w:rsidP="00DA36A5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</w:tbl>
    <w:p w14:paraId="69D00E65" w14:textId="77777777" w:rsidR="00F84FA3" w:rsidRPr="00976AE1" w:rsidRDefault="00F84FA3" w:rsidP="00F84FA3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6DC536CB" w14:textId="6227A3CF" w:rsidR="00F84FA3" w:rsidRPr="00976AE1" w:rsidRDefault="00F84FA3" w:rsidP="00F84FA3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  <w:i/>
          <w:iCs/>
        </w:rPr>
        <w:t>Note.</w:t>
      </w:r>
      <w:r w:rsidRPr="00976AE1">
        <w:rPr>
          <w:rFonts w:ascii="Times New Roman" w:hAnsi="Times New Roman" w:cs="Times New Roman"/>
        </w:rPr>
        <w:t xml:space="preserve"> A significant </w:t>
      </w:r>
      <w:r w:rsidRPr="00976AE1">
        <w:rPr>
          <w:rFonts w:ascii="Times New Roman" w:hAnsi="Times New Roman" w:cs="Times New Roman"/>
          <w:i/>
          <w:iCs/>
        </w:rPr>
        <w:t>b</w:t>
      </w:r>
      <w:r w:rsidRPr="00976AE1">
        <w:rPr>
          <w:rFonts w:ascii="Times New Roman" w:hAnsi="Times New Roman" w:cs="Times New Roman"/>
        </w:rPr>
        <w:t xml:space="preserve">-weight indicates the semi-partial correlation is also significant. </w:t>
      </w:r>
      <w:r w:rsidRPr="00976AE1">
        <w:rPr>
          <w:rFonts w:ascii="Times New Roman" w:hAnsi="Times New Roman" w:cs="Times New Roman"/>
          <w:i/>
          <w:iCs/>
        </w:rPr>
        <w:t>b</w:t>
      </w:r>
      <w:r w:rsidRPr="00976AE1">
        <w:rPr>
          <w:rFonts w:ascii="Times New Roman" w:hAnsi="Times New Roman" w:cs="Times New Roman"/>
        </w:rPr>
        <w:t xml:space="preserve"> represents unstandardized regression weights. </w:t>
      </w:r>
      <w:r w:rsidRPr="00976AE1">
        <w:rPr>
          <w:rFonts w:ascii="Times New Roman" w:hAnsi="Times New Roman" w:cs="Times New Roman"/>
          <w:i/>
          <w:iCs/>
        </w:rPr>
        <w:t>sr</w:t>
      </w:r>
      <w:r w:rsidRPr="00976AE1">
        <w:rPr>
          <w:rFonts w:ascii="Times New Roman" w:hAnsi="Times New Roman" w:cs="Times New Roman"/>
          <w:i/>
          <w:iCs/>
          <w:vertAlign w:val="superscript"/>
        </w:rPr>
        <w:t>2</w:t>
      </w:r>
      <w:r w:rsidRPr="00976AE1">
        <w:rPr>
          <w:rFonts w:ascii="Times New Roman" w:hAnsi="Times New Roman" w:cs="Times New Roman"/>
        </w:rPr>
        <w:t xml:space="preserve"> represents the semi-partial correlation squared. </w:t>
      </w:r>
      <w:r w:rsidRPr="00976AE1">
        <w:rPr>
          <w:rFonts w:ascii="Times New Roman" w:hAnsi="Times New Roman" w:cs="Times New Roman"/>
          <w:i/>
          <w:iCs/>
        </w:rPr>
        <w:t>LL</w:t>
      </w:r>
      <w:r w:rsidRPr="00976AE1">
        <w:rPr>
          <w:rFonts w:ascii="Times New Roman" w:hAnsi="Times New Roman" w:cs="Times New Roman"/>
        </w:rPr>
        <w:t xml:space="preserve"> and </w:t>
      </w:r>
      <w:r w:rsidRPr="00976AE1">
        <w:rPr>
          <w:rFonts w:ascii="Times New Roman" w:hAnsi="Times New Roman" w:cs="Times New Roman"/>
          <w:i/>
          <w:iCs/>
        </w:rPr>
        <w:t>UL</w:t>
      </w:r>
      <w:r w:rsidRPr="00976AE1">
        <w:rPr>
          <w:rFonts w:ascii="Times New Roman" w:hAnsi="Times New Roman" w:cs="Times New Roman"/>
        </w:rPr>
        <w:t xml:space="preserve"> indicate the lower and upper limits of a confidence interval, respectively.</w:t>
      </w:r>
      <w:r w:rsidR="00CE7055" w:rsidRPr="00976AE1">
        <w:rPr>
          <w:rFonts w:ascii="Times New Roman" w:hAnsi="Times New Roman" w:cs="Times New Roman"/>
        </w:rPr>
        <w:t xml:space="preserve"> </w:t>
      </w:r>
      <w:r w:rsidR="00CE7055" w:rsidRPr="00976AE1">
        <w:rPr>
          <w:rFonts w:ascii="Times New Roman" w:hAnsi="Times New Roman" w:cs="Times New Roman"/>
          <w:i/>
          <w:iCs/>
        </w:rPr>
        <w:t xml:space="preserve">Beta </w:t>
      </w:r>
      <w:r w:rsidR="00CE7055" w:rsidRPr="00976AE1">
        <w:rPr>
          <w:rFonts w:ascii="Times New Roman" w:hAnsi="Times New Roman" w:cs="Times New Roman"/>
        </w:rPr>
        <w:t xml:space="preserve">indicates standardized regression coefficients. Table generated with </w:t>
      </w:r>
      <w:proofErr w:type="spellStart"/>
      <w:r w:rsidR="00CE7055" w:rsidRPr="00976AE1">
        <w:rPr>
          <w:rFonts w:ascii="Times New Roman" w:hAnsi="Times New Roman" w:cs="Times New Roman"/>
        </w:rPr>
        <w:t>apaTables</w:t>
      </w:r>
      <w:proofErr w:type="spellEnd"/>
      <w:r w:rsidR="00CE7055" w:rsidRPr="00976AE1">
        <w:rPr>
          <w:rFonts w:ascii="Times New Roman" w:hAnsi="Times New Roman" w:cs="Times New Roman"/>
        </w:rPr>
        <w:t xml:space="preserve"> package in R </w:t>
      </w:r>
      <w:r w:rsidR="00CE7055" w:rsidRPr="00976AE1">
        <w:rPr>
          <w:rFonts w:ascii="Times New Roman" w:hAnsi="Times New Roman" w:cs="Times New Roman"/>
        </w:rPr>
        <w:fldChar w:fldCharType="begin"/>
      </w:r>
      <w:r w:rsidR="00CE7055" w:rsidRPr="00976AE1">
        <w:rPr>
          <w:rFonts w:ascii="Times New Roman" w:hAnsi="Times New Roman" w:cs="Times New Roman"/>
        </w:rPr>
        <w:instrText xml:space="preserve"> ADDIN EN.CITE &lt;EndNote&gt;&lt;Cite&gt;&lt;Author&gt;Stanley&lt;/Author&gt;&lt;Year&gt;2018&lt;/Year&gt;&lt;RecNum&gt;245&lt;/RecNum&gt;&lt;DisplayText&gt;(Stanley &amp;amp; Spence, 2018)&lt;/DisplayText&gt;&lt;record&gt;&lt;rec-number&gt;245&lt;/rec-number&gt;&lt;foreign-keys&gt;&lt;key app="EN" db-id="p99e2z9e5srsavedz2mp9xto55vrxtfwdsaf" timestamp="1640284836"&gt;245&lt;/key&gt;&lt;/foreign-keys&gt;&lt;ref-type name="Journal Article"&gt;17&lt;/ref-type&gt;&lt;contributors&gt;&lt;authors&gt;&lt;author&gt;Stanley, David J.&lt;/author&gt;&lt;author&gt;Spence, Jeffrey R.&lt;/author&gt;&lt;/authors&gt;&lt;/contributors&gt;&lt;titles&gt;&lt;title&gt;Reproducible Tables in Psychology Using the apaTables Package&lt;/title&gt;&lt;secondary-title&gt;Advances in Methods and Practices in Psychological Science&lt;/secondary-title&gt;&lt;/titles&gt;&lt;pages&gt;415-431&lt;/pages&gt;&lt;volume&gt;1&lt;/volume&gt;&lt;number&gt;3&lt;/number&gt;&lt;section&gt;415&lt;/section&gt;&lt;dates&gt;&lt;year&gt;2018&lt;/year&gt;&lt;/dates&gt;&lt;isbn&gt;2515-2459&amp;#xD;2515-2467&lt;/isbn&gt;&lt;urls&gt;&lt;/urls&gt;&lt;electronic-resource-num&gt;10.1177/2515245918773743&lt;/electronic-resource-num&gt;&lt;/record&gt;&lt;/Cite&gt;&lt;/EndNote&gt;</w:instrText>
      </w:r>
      <w:r w:rsidR="00CE7055" w:rsidRPr="00976AE1">
        <w:rPr>
          <w:rFonts w:ascii="Times New Roman" w:hAnsi="Times New Roman" w:cs="Times New Roman"/>
        </w:rPr>
        <w:fldChar w:fldCharType="separate"/>
      </w:r>
      <w:r w:rsidR="00CE7055" w:rsidRPr="00976AE1">
        <w:rPr>
          <w:rFonts w:ascii="Times New Roman" w:hAnsi="Times New Roman" w:cs="Times New Roman"/>
          <w:noProof/>
        </w:rPr>
        <w:t>(Stanley &amp; Spence, 2018)</w:t>
      </w:r>
      <w:r w:rsidR="00CE7055" w:rsidRPr="00976AE1">
        <w:rPr>
          <w:rFonts w:ascii="Times New Roman" w:hAnsi="Times New Roman" w:cs="Times New Roman"/>
        </w:rPr>
        <w:fldChar w:fldCharType="end"/>
      </w:r>
      <w:r w:rsidR="00CE7055" w:rsidRPr="00976AE1">
        <w:rPr>
          <w:rFonts w:ascii="Times New Roman" w:hAnsi="Times New Roman" w:cs="Times New Roman"/>
        </w:rPr>
        <w:t>.</w:t>
      </w:r>
      <w:r w:rsidR="001E3CBB" w:rsidRPr="00976AE1">
        <w:rPr>
          <w:rFonts w:ascii="Times New Roman" w:hAnsi="Times New Roman" w:cs="Times New Roman"/>
        </w:rPr>
        <w:t xml:space="preserve"> Beta coefficients generated with </w:t>
      </w:r>
      <w:proofErr w:type="spellStart"/>
      <w:r w:rsidR="001E3CBB" w:rsidRPr="00976AE1">
        <w:rPr>
          <w:rFonts w:ascii="Times New Roman" w:hAnsi="Times New Roman" w:cs="Times New Roman"/>
        </w:rPr>
        <w:t>lm.beta</w:t>
      </w:r>
      <w:proofErr w:type="spellEnd"/>
      <w:r w:rsidR="001E3CBB" w:rsidRPr="00976AE1">
        <w:rPr>
          <w:rFonts w:ascii="Times New Roman" w:hAnsi="Times New Roman" w:cs="Times New Roman"/>
        </w:rPr>
        <w:t xml:space="preserve"> package in R </w:t>
      </w:r>
      <w:r w:rsidR="001E3CBB" w:rsidRPr="00976AE1">
        <w:rPr>
          <w:rFonts w:ascii="Times New Roman" w:hAnsi="Times New Roman" w:cs="Times New Roman"/>
        </w:rPr>
        <w:fldChar w:fldCharType="begin"/>
      </w:r>
      <w:r w:rsidR="001E3CBB" w:rsidRPr="00976AE1">
        <w:rPr>
          <w:rFonts w:ascii="Times New Roman" w:hAnsi="Times New Roman" w:cs="Times New Roman"/>
        </w:rPr>
        <w:instrText xml:space="preserve"> ADDIN EN.CITE &lt;EndNote&gt;&lt;Cite&gt;&lt;Author&gt;Behrendt&lt;/Author&gt;&lt;Year&gt;2014&lt;/Year&gt;&lt;RecNum&gt;246&lt;/RecNum&gt;&lt;DisplayText&gt;(Behrendt, 2014)&lt;/DisplayText&gt;&lt;record&gt;&lt;rec-number&gt;246&lt;/rec-number&gt;&lt;foreign-keys&gt;&lt;key app="EN" db-id="p99e2z9e5srsavedz2mp9xto55vrxtfwdsaf" timestamp="1640296877"&gt;246&lt;/key&gt;&lt;/foreign-keys&gt;&lt;ref-type name="Computer Program"&gt;9&lt;/ref-type&gt;&lt;contributors&gt;&lt;authors&gt;&lt;author&gt;Behrendt, Stefan&lt;/author&gt;&lt;/authors&gt;&lt;/contributors&gt;&lt;titles&gt;&lt;title&gt;lm.beta: Add Standardized Regression Coefficients to lm-Objects&lt;/title&gt;&lt;/titles&gt;&lt;edition&gt;1.5-1&lt;/edition&gt;&lt;dates&gt;&lt;year&gt;2014&lt;/year&gt;&lt;/dates&gt;&lt;urls&gt;&lt;related-urls&gt;&lt;url&gt;https://CRAN.R-project.org/package=lm.beta&lt;/url&gt;&lt;/related-urls&gt;&lt;/urls&gt;&lt;/record&gt;&lt;/Cite&gt;&lt;/EndNote&gt;</w:instrText>
      </w:r>
      <w:r w:rsidR="001E3CBB" w:rsidRPr="00976AE1">
        <w:rPr>
          <w:rFonts w:ascii="Times New Roman" w:hAnsi="Times New Roman" w:cs="Times New Roman"/>
        </w:rPr>
        <w:fldChar w:fldCharType="separate"/>
      </w:r>
      <w:r w:rsidR="001E3CBB" w:rsidRPr="00976AE1">
        <w:rPr>
          <w:rFonts w:ascii="Times New Roman" w:hAnsi="Times New Roman" w:cs="Times New Roman"/>
          <w:noProof/>
        </w:rPr>
        <w:t>(Behrendt, 2014)</w:t>
      </w:r>
      <w:r w:rsidR="001E3CBB" w:rsidRPr="00976AE1">
        <w:rPr>
          <w:rFonts w:ascii="Times New Roman" w:hAnsi="Times New Roman" w:cs="Times New Roman"/>
        </w:rPr>
        <w:fldChar w:fldCharType="end"/>
      </w:r>
      <w:r w:rsidR="001E3CBB" w:rsidRPr="00976AE1">
        <w:rPr>
          <w:rFonts w:ascii="Times New Roman" w:hAnsi="Times New Roman" w:cs="Times New Roman"/>
        </w:rPr>
        <w:t>.</w:t>
      </w:r>
      <w:r w:rsidRPr="00976AE1">
        <w:rPr>
          <w:rFonts w:ascii="Times New Roman" w:hAnsi="Times New Roman" w:cs="Times New Roman"/>
        </w:rPr>
        <w:br/>
        <w:t>* indicates p &lt; .05. ** indicates p &lt; .01.</w:t>
      </w:r>
    </w:p>
    <w:p w14:paraId="38B63C69" w14:textId="42385D30" w:rsidR="005D1804" w:rsidRPr="00976AE1" w:rsidRDefault="005D1804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br w:type="page"/>
      </w:r>
    </w:p>
    <w:p w14:paraId="075BDA80" w14:textId="77777777" w:rsidR="005D1804" w:rsidRPr="00976AE1" w:rsidRDefault="005D1804" w:rsidP="00F84FA3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3BC8DC2B" w14:textId="783ED3CD" w:rsidR="005D1804" w:rsidRPr="00976AE1" w:rsidRDefault="005D1804" w:rsidP="005D180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>Table S</w:t>
      </w:r>
      <w:r w:rsidR="00096EE7" w:rsidRPr="00976AE1">
        <w:rPr>
          <w:rFonts w:ascii="Times New Roman" w:hAnsi="Times New Roman" w:cs="Times New Roman"/>
        </w:rPr>
        <w:t>6</w:t>
      </w:r>
    </w:p>
    <w:p w14:paraId="23B32062" w14:textId="77777777" w:rsidR="005D1804" w:rsidRPr="00976AE1" w:rsidRDefault="005D1804" w:rsidP="005D180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p w14:paraId="1C5B90FF" w14:textId="7D31C6C9" w:rsidR="005D1804" w:rsidRPr="00976AE1" w:rsidRDefault="005D1804" w:rsidP="005D180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 w:rsidRPr="00976AE1">
        <w:rPr>
          <w:rFonts w:ascii="Times New Roman" w:hAnsi="Times New Roman" w:cs="Times New Roman"/>
          <w:i/>
          <w:iCs/>
        </w:rPr>
        <w:t xml:space="preserve">Better parent executive functioning predicts </w:t>
      </w:r>
      <w:r w:rsidR="00967DAF" w:rsidRPr="00976AE1">
        <w:rPr>
          <w:rFonts w:ascii="Times New Roman" w:hAnsi="Times New Roman" w:cs="Times New Roman"/>
          <w:i/>
          <w:iCs/>
        </w:rPr>
        <w:t>more warm</w:t>
      </w:r>
      <w:r w:rsidRPr="00976AE1">
        <w:rPr>
          <w:rFonts w:ascii="Times New Roman" w:hAnsi="Times New Roman" w:cs="Times New Roman"/>
          <w:i/>
          <w:iCs/>
        </w:rPr>
        <w:t xml:space="preserve"> parenting</w:t>
      </w:r>
    </w:p>
    <w:p w14:paraId="2FCFD033" w14:textId="77777777" w:rsidR="005D1804" w:rsidRPr="00976AE1" w:rsidRDefault="005D1804" w:rsidP="005D180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tbl>
      <w:tblPr>
        <w:tblW w:w="0" w:type="auto"/>
        <w:tblInd w:w="100" w:type="dxa"/>
        <w:tblLayout w:type="fixed"/>
        <w:tblCellMar>
          <w:left w:w="100" w:type="dxa"/>
          <w:right w:w="100" w:type="dxa"/>
        </w:tblCellMar>
        <w:tblLook w:val="0000" w:firstRow="0" w:lastRow="0" w:firstColumn="0" w:lastColumn="0" w:noHBand="0" w:noVBand="0"/>
      </w:tblPr>
      <w:tblGrid>
        <w:gridCol w:w="3320"/>
        <w:gridCol w:w="1080"/>
        <w:gridCol w:w="1710"/>
        <w:gridCol w:w="990"/>
        <w:gridCol w:w="720"/>
        <w:gridCol w:w="1170"/>
        <w:gridCol w:w="1980"/>
      </w:tblGrid>
      <w:tr w:rsidR="00CA464A" w:rsidRPr="00976AE1" w14:paraId="4563216A" w14:textId="77777777" w:rsidTr="00CA464A">
        <w:tc>
          <w:tcPr>
            <w:tcW w:w="33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2730274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131F263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b</w:t>
            </w:r>
          </w:p>
        </w:tc>
        <w:tc>
          <w:tcPr>
            <w:tcW w:w="171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42C7611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b</w:t>
            </w:r>
          </w:p>
          <w:p w14:paraId="08BA2333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5% CI</w:t>
            </w:r>
          </w:p>
          <w:p w14:paraId="67E517C5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LL, UL]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379AC81A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  <w:p w14:paraId="5DCAA667" w14:textId="39EAB086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Beta</w: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ACDBBE7" w14:textId="68DC12D0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sr</w:t>
            </w:r>
            <w:r w:rsidRPr="00976AE1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2 </w:t>
            </w:r>
          </w:p>
        </w:tc>
        <w:tc>
          <w:tcPr>
            <w:tcW w:w="11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1AE76DE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sr</w:t>
            </w:r>
            <w:r w:rsidRPr="00976AE1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2 </w:t>
            </w:r>
          </w:p>
          <w:p w14:paraId="3D12F658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5% CI</w:t>
            </w:r>
          </w:p>
          <w:p w14:paraId="1B8163B0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LL, UL]</w:t>
            </w:r>
          </w:p>
        </w:tc>
        <w:tc>
          <w:tcPr>
            <w:tcW w:w="19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DDA28FC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Fit</w:t>
            </w:r>
          </w:p>
        </w:tc>
      </w:tr>
      <w:tr w:rsidR="00316DA7" w:rsidRPr="00976AE1" w14:paraId="529744DF" w14:textId="77777777" w:rsidTr="00CA464A">
        <w:tc>
          <w:tcPr>
            <w:tcW w:w="33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705BF7F" w14:textId="77777777" w:rsidR="00316DA7" w:rsidRPr="00976AE1" w:rsidRDefault="00316DA7" w:rsidP="00316DA7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(Intercept)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2901267" w14:textId="196A67DD" w:rsidR="00316DA7" w:rsidRPr="00976AE1" w:rsidRDefault="00316DA7" w:rsidP="00316DA7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83**</w:t>
            </w:r>
          </w:p>
        </w:tc>
        <w:tc>
          <w:tcPr>
            <w:tcW w:w="171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C1EB3C9" w14:textId="2789C70D" w:rsidR="00316DA7" w:rsidRPr="00976AE1" w:rsidRDefault="00316DA7" w:rsidP="00316DA7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0.51, 1.15]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45082C2E" w14:textId="2BF50A0B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0E412F7" w14:textId="425EAC63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8B882B1" w14:textId="77777777" w:rsidR="00316DA7" w:rsidRPr="00976AE1" w:rsidRDefault="00316DA7" w:rsidP="00316DA7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97AAEF8" w14:textId="77777777" w:rsidR="00316DA7" w:rsidRPr="00976AE1" w:rsidRDefault="00316DA7" w:rsidP="00316DA7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316DA7" w:rsidRPr="00976AE1" w14:paraId="46EFB7AD" w14:textId="77777777" w:rsidTr="00CA464A"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3A049E" w14:textId="2C53739C" w:rsidR="00316DA7" w:rsidRPr="00976AE1" w:rsidRDefault="00316DA7" w:rsidP="00316DA7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Parent Executive Functioning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FE091" w14:textId="5B61BDD3" w:rsidR="00316DA7" w:rsidRPr="00976AE1" w:rsidRDefault="00316DA7" w:rsidP="00316DA7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9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E6D2DF" w14:textId="7F0D3410" w:rsidR="00316DA7" w:rsidRPr="00976AE1" w:rsidRDefault="00316DA7" w:rsidP="00316DA7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0.02, 0.16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DA81911" w14:textId="4DD747D6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497B1" w14:textId="49D1B5CC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C43AF" w14:textId="3EDC3B0E" w:rsidR="00316DA7" w:rsidRPr="00976AE1" w:rsidRDefault="00316DA7" w:rsidP="00316DA7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.00, .02]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AD5701" w14:textId="77777777" w:rsidR="00316DA7" w:rsidRPr="00976AE1" w:rsidRDefault="00316DA7" w:rsidP="00316DA7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316DA7" w:rsidRPr="00976AE1" w14:paraId="7FAECB05" w14:textId="77777777" w:rsidTr="00CA464A"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663A6A" w14:textId="017133B6" w:rsidR="00316DA7" w:rsidRPr="00976AE1" w:rsidRDefault="00316DA7" w:rsidP="00316DA7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Child Ag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DBFB27" w14:textId="05858D76" w:rsidR="00316DA7" w:rsidRPr="00976AE1" w:rsidRDefault="00316DA7" w:rsidP="00316DA7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6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3EF0BE" w14:textId="1BDA972A" w:rsidR="00316DA7" w:rsidRPr="00976AE1" w:rsidRDefault="00316DA7" w:rsidP="00316DA7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09, -0.04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78428CD" w14:textId="2CAB5996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2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A68051" w14:textId="1C856F7B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56E5B" w14:textId="51F3C037" w:rsidR="00316DA7" w:rsidRPr="00976AE1" w:rsidRDefault="00316DA7" w:rsidP="00316DA7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.02, .08]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B7651B" w14:textId="77777777" w:rsidR="00316DA7" w:rsidRPr="00976AE1" w:rsidRDefault="00316DA7" w:rsidP="00316DA7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316DA7" w:rsidRPr="00976AE1" w14:paraId="55BD86DB" w14:textId="77777777" w:rsidTr="00CA464A"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AF75BA" w14:textId="3CD679AD" w:rsidR="00316DA7" w:rsidRPr="00976AE1" w:rsidRDefault="00316DA7" w:rsidP="00316DA7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Child Gender (Female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44449A" w14:textId="30A19C23" w:rsidR="00316DA7" w:rsidRPr="00976AE1" w:rsidRDefault="00316DA7" w:rsidP="00316DA7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9**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88E4E" w14:textId="001E3240" w:rsidR="00316DA7" w:rsidRPr="00976AE1" w:rsidRDefault="00316DA7" w:rsidP="00316DA7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0.10, 0.28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CEADA06" w14:textId="7386AE65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480F50" w14:textId="2072A430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806D1F" w14:textId="605263EB" w:rsidR="00316DA7" w:rsidRPr="00976AE1" w:rsidRDefault="00316DA7" w:rsidP="00316DA7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.00, .04]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6F7CF" w14:textId="77777777" w:rsidR="00316DA7" w:rsidRPr="00976AE1" w:rsidRDefault="00316DA7" w:rsidP="00316DA7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316DA7" w:rsidRPr="00976AE1" w14:paraId="070D21C0" w14:textId="77777777" w:rsidTr="00CA464A"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B6FE0" w14:textId="085C85AC" w:rsidR="00316DA7" w:rsidRPr="00976AE1" w:rsidRDefault="00316DA7" w:rsidP="00316DA7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Child Ethnicity (Nonwhite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2FC8ED" w14:textId="70336862" w:rsidR="00316DA7" w:rsidRPr="00976AE1" w:rsidRDefault="00316DA7" w:rsidP="00316DA7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C2329" w14:textId="301A5C78" w:rsidR="00316DA7" w:rsidRPr="00976AE1" w:rsidRDefault="00316DA7" w:rsidP="00316DA7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0.14, 0.10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A337556" w14:textId="2CC7F488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0.0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1DA77F" w14:textId="6F508BDB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AF978A" w14:textId="56AEBD3F" w:rsidR="00316DA7" w:rsidRPr="00976AE1" w:rsidRDefault="00316DA7" w:rsidP="00316DA7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-.00, .00]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57242" w14:textId="77777777" w:rsidR="00316DA7" w:rsidRPr="00976AE1" w:rsidRDefault="00316DA7" w:rsidP="00316DA7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  <w:tr w:rsidR="00316DA7" w:rsidRPr="00976AE1" w14:paraId="222489FC" w14:textId="77777777" w:rsidTr="00CA464A"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47913" w14:textId="77777777" w:rsidR="00316DA7" w:rsidRPr="00976AE1" w:rsidRDefault="00316DA7" w:rsidP="00316DA7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59BD3" w14:textId="77777777" w:rsidR="00316DA7" w:rsidRPr="00976AE1" w:rsidRDefault="00316DA7" w:rsidP="00316DA7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A7EA42" w14:textId="77777777" w:rsidR="00316DA7" w:rsidRPr="00976AE1" w:rsidRDefault="00316DA7" w:rsidP="00316DA7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1F74983" w14:textId="77777777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D2C284" w14:textId="5329498B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7D01F1" w14:textId="77777777" w:rsidR="00316DA7" w:rsidRPr="00976AE1" w:rsidRDefault="00316DA7" w:rsidP="00316DA7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C05909" w14:textId="6EF796B0" w:rsidR="00316DA7" w:rsidRPr="00976AE1" w:rsidRDefault="00316DA7" w:rsidP="00316DA7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R</w:t>
            </w:r>
            <w:r w:rsidRPr="00976AE1">
              <w:rPr>
                <w:rFonts w:ascii="Times New Roman" w:hAnsi="Times New Roman" w:cs="Times New Roman"/>
                <w:i/>
                <w:iCs/>
                <w:vertAlign w:val="superscript"/>
              </w:rPr>
              <w:t xml:space="preserve">2 </w:t>
            </w:r>
            <w:r w:rsidRPr="00976AE1">
              <w:rPr>
                <w:rFonts w:ascii="Times New Roman" w:hAnsi="Times New Roman" w:cs="Times New Roman"/>
              </w:rPr>
              <w:t xml:space="preserve">  = .076**</w:t>
            </w:r>
          </w:p>
        </w:tc>
      </w:tr>
      <w:tr w:rsidR="00316DA7" w:rsidRPr="00976AE1" w14:paraId="5C05DDB8" w14:textId="77777777" w:rsidTr="00CA464A"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CE489C" w14:textId="77777777" w:rsidR="00316DA7" w:rsidRPr="00976AE1" w:rsidRDefault="00316DA7" w:rsidP="00316DA7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46E1F" w14:textId="77777777" w:rsidR="00316DA7" w:rsidRPr="00976AE1" w:rsidRDefault="00316DA7" w:rsidP="00316DA7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C1995D" w14:textId="77777777" w:rsidR="00316DA7" w:rsidRPr="00976AE1" w:rsidRDefault="00316DA7" w:rsidP="00316DA7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E66C92F" w14:textId="77777777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25799A" w14:textId="36CC15A2" w:rsidR="00316DA7" w:rsidRPr="00976AE1" w:rsidRDefault="00316DA7" w:rsidP="00316DA7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6C33D" w14:textId="77777777" w:rsidR="00316DA7" w:rsidRPr="00976AE1" w:rsidRDefault="00316DA7" w:rsidP="00316DA7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CE124" w14:textId="04C364D5" w:rsidR="00316DA7" w:rsidRPr="00976AE1" w:rsidRDefault="00316DA7" w:rsidP="00316DA7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5% CI[.04, .11]</w:t>
            </w:r>
          </w:p>
        </w:tc>
      </w:tr>
      <w:tr w:rsidR="00CA464A" w:rsidRPr="00976AE1" w14:paraId="314A74E0" w14:textId="77777777" w:rsidTr="00CA464A">
        <w:tc>
          <w:tcPr>
            <w:tcW w:w="332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817CC29" w14:textId="77777777" w:rsidR="00CA464A" w:rsidRPr="00976AE1" w:rsidRDefault="00CA464A" w:rsidP="00DA36A5">
            <w:pPr>
              <w:widowControl w:val="0"/>
              <w:autoSpaceDE w:val="0"/>
              <w:autoSpaceDN w:val="0"/>
              <w:adjustRightInd w:val="0"/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4002572" w14:textId="77777777" w:rsidR="00CA464A" w:rsidRPr="00976AE1" w:rsidRDefault="00CA464A" w:rsidP="00DA36A5">
            <w:pPr>
              <w:widowControl w:val="0"/>
              <w:tabs>
                <w:tab w:val="decimal" w:leader="dot" w:pos="54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44A97D7A" w14:textId="77777777" w:rsidR="00CA464A" w:rsidRPr="00976AE1" w:rsidRDefault="00CA464A" w:rsidP="00DA36A5">
            <w:pPr>
              <w:widowControl w:val="0"/>
              <w:tabs>
                <w:tab w:val="decimal" w:leader="dot" w:pos="27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D12AAEA" w14:textId="77777777" w:rsidR="00CA464A" w:rsidRPr="00976AE1" w:rsidRDefault="00CA464A" w:rsidP="00DA36A5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53F7CED" w14:textId="5840E80A" w:rsidR="00CA464A" w:rsidRPr="00976AE1" w:rsidRDefault="00CA464A" w:rsidP="00DA36A5">
            <w:pPr>
              <w:widowControl w:val="0"/>
              <w:tabs>
                <w:tab w:val="decimal" w:leader="dot" w:pos="130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5FA84E23" w14:textId="77777777" w:rsidR="00CA464A" w:rsidRPr="00976AE1" w:rsidRDefault="00CA464A" w:rsidP="00DA36A5">
            <w:pPr>
              <w:widowControl w:val="0"/>
              <w:tabs>
                <w:tab w:val="decimal" w:leader="dot" w:pos="205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56CA7DD7" w14:textId="77777777" w:rsidR="00CA464A" w:rsidRPr="00976AE1" w:rsidRDefault="00CA464A" w:rsidP="00DA36A5">
            <w:pPr>
              <w:widowControl w:val="0"/>
              <w:tabs>
                <w:tab w:val="decimal" w:leader="dot" w:pos="267"/>
              </w:tabs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</w:rPr>
            </w:pPr>
          </w:p>
        </w:tc>
      </w:tr>
    </w:tbl>
    <w:p w14:paraId="10729211" w14:textId="77777777" w:rsidR="005D1804" w:rsidRPr="00976AE1" w:rsidRDefault="005D1804" w:rsidP="005D180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165A3DBE" w14:textId="6875C4D0" w:rsidR="00E517BA" w:rsidRPr="00976AE1" w:rsidRDefault="005D1804" w:rsidP="005D180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  <w:i/>
          <w:iCs/>
        </w:rPr>
        <w:t>Note.</w:t>
      </w:r>
      <w:r w:rsidRPr="00976AE1">
        <w:rPr>
          <w:rFonts w:ascii="Times New Roman" w:hAnsi="Times New Roman" w:cs="Times New Roman"/>
        </w:rPr>
        <w:t xml:space="preserve"> A significant </w:t>
      </w:r>
      <w:r w:rsidRPr="00976AE1">
        <w:rPr>
          <w:rFonts w:ascii="Times New Roman" w:hAnsi="Times New Roman" w:cs="Times New Roman"/>
          <w:i/>
          <w:iCs/>
        </w:rPr>
        <w:t>b</w:t>
      </w:r>
      <w:r w:rsidRPr="00976AE1">
        <w:rPr>
          <w:rFonts w:ascii="Times New Roman" w:hAnsi="Times New Roman" w:cs="Times New Roman"/>
        </w:rPr>
        <w:t xml:space="preserve">-weight indicates the semi-partial correlation is also significant. </w:t>
      </w:r>
      <w:r w:rsidRPr="00976AE1">
        <w:rPr>
          <w:rFonts w:ascii="Times New Roman" w:hAnsi="Times New Roman" w:cs="Times New Roman"/>
          <w:i/>
          <w:iCs/>
        </w:rPr>
        <w:t>b</w:t>
      </w:r>
      <w:r w:rsidRPr="00976AE1">
        <w:rPr>
          <w:rFonts w:ascii="Times New Roman" w:hAnsi="Times New Roman" w:cs="Times New Roman"/>
        </w:rPr>
        <w:t xml:space="preserve"> represents unstandardized regression weights. </w:t>
      </w:r>
      <w:r w:rsidRPr="00976AE1">
        <w:rPr>
          <w:rFonts w:ascii="Times New Roman" w:hAnsi="Times New Roman" w:cs="Times New Roman"/>
          <w:i/>
          <w:iCs/>
        </w:rPr>
        <w:t>sr</w:t>
      </w:r>
      <w:r w:rsidRPr="00976AE1">
        <w:rPr>
          <w:rFonts w:ascii="Times New Roman" w:hAnsi="Times New Roman" w:cs="Times New Roman"/>
          <w:i/>
          <w:iCs/>
          <w:vertAlign w:val="superscript"/>
        </w:rPr>
        <w:t>2</w:t>
      </w:r>
      <w:r w:rsidRPr="00976AE1">
        <w:rPr>
          <w:rFonts w:ascii="Times New Roman" w:hAnsi="Times New Roman" w:cs="Times New Roman"/>
        </w:rPr>
        <w:t xml:space="preserve"> represents the semi-partial correlation squared. </w:t>
      </w:r>
      <w:r w:rsidRPr="00976AE1">
        <w:rPr>
          <w:rFonts w:ascii="Times New Roman" w:hAnsi="Times New Roman" w:cs="Times New Roman"/>
          <w:i/>
          <w:iCs/>
        </w:rPr>
        <w:t>LL</w:t>
      </w:r>
      <w:r w:rsidRPr="00976AE1">
        <w:rPr>
          <w:rFonts w:ascii="Times New Roman" w:hAnsi="Times New Roman" w:cs="Times New Roman"/>
        </w:rPr>
        <w:t xml:space="preserve"> and </w:t>
      </w:r>
      <w:r w:rsidRPr="00976AE1">
        <w:rPr>
          <w:rFonts w:ascii="Times New Roman" w:hAnsi="Times New Roman" w:cs="Times New Roman"/>
          <w:i/>
          <w:iCs/>
        </w:rPr>
        <w:t>UL</w:t>
      </w:r>
      <w:r w:rsidRPr="00976AE1">
        <w:rPr>
          <w:rFonts w:ascii="Times New Roman" w:hAnsi="Times New Roman" w:cs="Times New Roman"/>
        </w:rPr>
        <w:t xml:space="preserve"> indicate the lower and upper limits of a confidence interval, respectively.</w:t>
      </w:r>
      <w:r w:rsidR="00595D35" w:rsidRPr="00976AE1">
        <w:rPr>
          <w:rFonts w:ascii="Times New Roman" w:hAnsi="Times New Roman" w:cs="Times New Roman"/>
        </w:rPr>
        <w:t xml:space="preserve"> </w:t>
      </w:r>
      <w:r w:rsidR="00595D35" w:rsidRPr="00976AE1">
        <w:rPr>
          <w:rFonts w:ascii="Times New Roman" w:hAnsi="Times New Roman" w:cs="Times New Roman"/>
          <w:i/>
          <w:iCs/>
        </w:rPr>
        <w:t xml:space="preserve">Beta </w:t>
      </w:r>
      <w:r w:rsidR="00595D35" w:rsidRPr="00976AE1">
        <w:rPr>
          <w:rFonts w:ascii="Times New Roman" w:hAnsi="Times New Roman" w:cs="Times New Roman"/>
        </w:rPr>
        <w:t xml:space="preserve">indicates standardized regression coefficients. Table generated with </w:t>
      </w:r>
      <w:proofErr w:type="spellStart"/>
      <w:r w:rsidR="00595D35" w:rsidRPr="00976AE1">
        <w:rPr>
          <w:rFonts w:ascii="Times New Roman" w:hAnsi="Times New Roman" w:cs="Times New Roman"/>
        </w:rPr>
        <w:t>apaTables</w:t>
      </w:r>
      <w:proofErr w:type="spellEnd"/>
      <w:r w:rsidR="00595D35" w:rsidRPr="00976AE1">
        <w:rPr>
          <w:rFonts w:ascii="Times New Roman" w:hAnsi="Times New Roman" w:cs="Times New Roman"/>
        </w:rPr>
        <w:t xml:space="preserve"> package in R </w:t>
      </w:r>
      <w:r w:rsidR="00595D35" w:rsidRPr="00976AE1">
        <w:rPr>
          <w:rFonts w:ascii="Times New Roman" w:hAnsi="Times New Roman" w:cs="Times New Roman"/>
        </w:rPr>
        <w:fldChar w:fldCharType="begin"/>
      </w:r>
      <w:r w:rsidR="00595D35" w:rsidRPr="00976AE1">
        <w:rPr>
          <w:rFonts w:ascii="Times New Roman" w:hAnsi="Times New Roman" w:cs="Times New Roman"/>
        </w:rPr>
        <w:instrText xml:space="preserve"> ADDIN EN.CITE &lt;EndNote&gt;&lt;Cite&gt;&lt;Author&gt;Stanley&lt;/Author&gt;&lt;Year&gt;2018&lt;/Year&gt;&lt;RecNum&gt;245&lt;/RecNum&gt;&lt;DisplayText&gt;(Stanley &amp;amp; Spence, 2018)&lt;/DisplayText&gt;&lt;record&gt;&lt;rec-number&gt;245&lt;/rec-number&gt;&lt;foreign-keys&gt;&lt;key app="EN" db-id="p99e2z9e5srsavedz2mp9xto55vrxtfwdsaf" timestamp="1640284836"&gt;245&lt;/key&gt;&lt;/foreign-keys&gt;&lt;ref-type name="Journal Article"&gt;17&lt;/ref-type&gt;&lt;contributors&gt;&lt;authors&gt;&lt;author&gt;Stanley, David J.&lt;/author&gt;&lt;author&gt;Spence, Jeffrey R.&lt;/author&gt;&lt;/authors&gt;&lt;/contributors&gt;&lt;titles&gt;&lt;title&gt;Reproducible Tables in Psychology Using the apaTables Package&lt;/title&gt;&lt;secondary-title&gt;Advances in Methods and Practices in Psychological Science&lt;/secondary-title&gt;&lt;/titles&gt;&lt;pages&gt;415-431&lt;/pages&gt;&lt;volume&gt;1&lt;/volume&gt;&lt;number&gt;3&lt;/number&gt;&lt;section&gt;415&lt;/section&gt;&lt;dates&gt;&lt;year&gt;2018&lt;/year&gt;&lt;/dates&gt;&lt;isbn&gt;2515-2459&amp;#xD;2515-2467&lt;/isbn&gt;&lt;urls&gt;&lt;/urls&gt;&lt;electronic-resource-num&gt;10.1177/2515245918773743&lt;/electronic-resource-num&gt;&lt;/record&gt;&lt;/Cite&gt;&lt;/EndNote&gt;</w:instrText>
      </w:r>
      <w:r w:rsidR="00595D35" w:rsidRPr="00976AE1">
        <w:rPr>
          <w:rFonts w:ascii="Times New Roman" w:hAnsi="Times New Roman" w:cs="Times New Roman"/>
        </w:rPr>
        <w:fldChar w:fldCharType="separate"/>
      </w:r>
      <w:r w:rsidR="00595D35" w:rsidRPr="00976AE1">
        <w:rPr>
          <w:rFonts w:ascii="Times New Roman" w:hAnsi="Times New Roman" w:cs="Times New Roman"/>
          <w:noProof/>
        </w:rPr>
        <w:t>(Stanley &amp; Spence, 2018)</w:t>
      </w:r>
      <w:r w:rsidR="00595D35" w:rsidRPr="00976AE1">
        <w:rPr>
          <w:rFonts w:ascii="Times New Roman" w:hAnsi="Times New Roman" w:cs="Times New Roman"/>
        </w:rPr>
        <w:fldChar w:fldCharType="end"/>
      </w:r>
      <w:r w:rsidR="00595D35" w:rsidRPr="00976AE1">
        <w:rPr>
          <w:rFonts w:ascii="Times New Roman" w:hAnsi="Times New Roman" w:cs="Times New Roman"/>
        </w:rPr>
        <w:t>.</w:t>
      </w:r>
      <w:r w:rsidR="00DA36A5" w:rsidRPr="00976AE1">
        <w:rPr>
          <w:rFonts w:ascii="Times New Roman" w:hAnsi="Times New Roman" w:cs="Times New Roman"/>
        </w:rPr>
        <w:t xml:space="preserve"> Beta coefficients generated with </w:t>
      </w:r>
      <w:proofErr w:type="spellStart"/>
      <w:r w:rsidR="00DA36A5" w:rsidRPr="00976AE1">
        <w:rPr>
          <w:rFonts w:ascii="Times New Roman" w:hAnsi="Times New Roman" w:cs="Times New Roman"/>
        </w:rPr>
        <w:t>lm.beta</w:t>
      </w:r>
      <w:proofErr w:type="spellEnd"/>
      <w:r w:rsidR="00DA36A5" w:rsidRPr="00976AE1">
        <w:rPr>
          <w:rFonts w:ascii="Times New Roman" w:hAnsi="Times New Roman" w:cs="Times New Roman"/>
        </w:rPr>
        <w:t xml:space="preserve"> package in R </w:t>
      </w:r>
      <w:r w:rsidR="00DA36A5" w:rsidRPr="00976AE1">
        <w:rPr>
          <w:rFonts w:ascii="Times New Roman" w:hAnsi="Times New Roman" w:cs="Times New Roman"/>
        </w:rPr>
        <w:fldChar w:fldCharType="begin"/>
      </w:r>
      <w:r w:rsidR="004C1205" w:rsidRPr="00976AE1">
        <w:rPr>
          <w:rFonts w:ascii="Times New Roman" w:hAnsi="Times New Roman" w:cs="Times New Roman"/>
        </w:rPr>
        <w:instrText xml:space="preserve"> ADDIN EN.CITE &lt;EndNote&gt;&lt;Cite&gt;&lt;Author&gt;Behrendt&lt;/Author&gt;&lt;Year&gt;2014&lt;/Year&gt;&lt;RecNum&gt;246&lt;/RecNum&gt;&lt;DisplayText&gt;(Behrendt, 2014)&lt;/DisplayText&gt;&lt;record&gt;&lt;rec-number&gt;246&lt;/rec-number&gt;&lt;foreign-keys&gt;&lt;key app="EN" db-id="p99e2z9e5srsavedz2mp9xto55vrxtfwdsaf" timestamp="1640296877"&gt;246&lt;/key&gt;&lt;/foreign-keys&gt;&lt;ref-type name="Computer Program"&gt;9&lt;/ref-type&gt;&lt;contributors&gt;&lt;authors&gt;&lt;author&gt;Behrendt, Stefan&lt;/author&gt;&lt;/authors&gt;&lt;/contributors&gt;&lt;titles&gt;&lt;title&gt;lm.beta: Add Standardized Regression Coefficients to lm-Objects&lt;/title&gt;&lt;/titles&gt;&lt;edition&gt;1.5-1&lt;/edition&gt;&lt;dates&gt;&lt;year&gt;2014&lt;/year&gt;&lt;/dates&gt;&lt;urls&gt;&lt;related-urls&gt;&lt;url&gt;https://CRAN.R-project.org/package=lm.beta&lt;/url&gt;&lt;/related-urls&gt;&lt;/urls&gt;&lt;/record&gt;&lt;/Cite&gt;&lt;/EndNote&gt;</w:instrText>
      </w:r>
      <w:r w:rsidR="00DA36A5" w:rsidRPr="00976AE1">
        <w:rPr>
          <w:rFonts w:ascii="Times New Roman" w:hAnsi="Times New Roman" w:cs="Times New Roman"/>
        </w:rPr>
        <w:fldChar w:fldCharType="separate"/>
      </w:r>
      <w:r w:rsidR="00DA36A5" w:rsidRPr="00976AE1">
        <w:rPr>
          <w:rFonts w:ascii="Times New Roman" w:hAnsi="Times New Roman" w:cs="Times New Roman"/>
          <w:noProof/>
        </w:rPr>
        <w:t>(Behrendt, 2014)</w:t>
      </w:r>
      <w:r w:rsidR="00DA36A5" w:rsidRPr="00976AE1">
        <w:rPr>
          <w:rFonts w:ascii="Times New Roman" w:hAnsi="Times New Roman" w:cs="Times New Roman"/>
        </w:rPr>
        <w:fldChar w:fldCharType="end"/>
      </w:r>
      <w:r w:rsidR="00DA36A5" w:rsidRPr="00976AE1">
        <w:rPr>
          <w:rFonts w:ascii="Times New Roman" w:hAnsi="Times New Roman" w:cs="Times New Roman"/>
        </w:rPr>
        <w:t>.</w:t>
      </w:r>
      <w:r w:rsidRPr="00976AE1">
        <w:rPr>
          <w:rFonts w:ascii="Times New Roman" w:hAnsi="Times New Roman" w:cs="Times New Roman"/>
        </w:rPr>
        <w:br/>
        <w:t>* indicates p &lt; .05. ** indicates p &lt; .01.</w:t>
      </w:r>
    </w:p>
    <w:p w14:paraId="2C0AA4CB" w14:textId="2E1B4FA1" w:rsidR="009A6587" w:rsidRPr="00976AE1" w:rsidRDefault="009A6587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br w:type="page"/>
      </w:r>
    </w:p>
    <w:p w14:paraId="40515C20" w14:textId="77777777" w:rsidR="009A6587" w:rsidRPr="00976AE1" w:rsidRDefault="009A6587" w:rsidP="009A6587">
      <w:pPr>
        <w:rPr>
          <w:rFonts w:ascii="Times New Roman" w:hAnsi="Times New Roman" w:cs="Times New Roman"/>
        </w:rPr>
        <w:sectPr w:rsidR="009A6587" w:rsidRPr="00976AE1" w:rsidSect="009A6587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77CF56A" w14:textId="3119CEA9" w:rsidR="00E517BA" w:rsidRPr="00976AE1" w:rsidRDefault="00E517BA" w:rsidP="00E517BA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lastRenderedPageBreak/>
        <w:t>Table S</w:t>
      </w:r>
      <w:r w:rsidR="00096EE7" w:rsidRPr="00976AE1">
        <w:rPr>
          <w:rFonts w:ascii="Times New Roman" w:hAnsi="Times New Roman" w:cs="Times New Roman"/>
        </w:rPr>
        <w:t>7</w:t>
      </w:r>
    </w:p>
    <w:p w14:paraId="7FDFAF68" w14:textId="77777777" w:rsidR="00E517BA" w:rsidRPr="00976AE1" w:rsidRDefault="00E517BA" w:rsidP="00E517BA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50423946" w14:textId="42C43D0D" w:rsidR="00E517BA" w:rsidRPr="00976AE1" w:rsidRDefault="00E517BA" w:rsidP="00E517BA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 w:rsidRPr="00976AE1">
        <w:rPr>
          <w:rFonts w:ascii="Times New Roman" w:hAnsi="Times New Roman" w:cs="Times New Roman"/>
          <w:i/>
          <w:iCs/>
        </w:rPr>
        <w:t>Model estimates and model fit statistics for supplemental ASFE model</w:t>
      </w:r>
      <w:r w:rsidR="00096812" w:rsidRPr="00976AE1">
        <w:rPr>
          <w:rFonts w:ascii="Times New Roman" w:hAnsi="Times New Roman" w:cs="Times New Roman"/>
          <w:i/>
          <w:iCs/>
        </w:rPr>
        <w:t>s</w:t>
      </w:r>
    </w:p>
    <w:tbl>
      <w:tblPr>
        <w:tblStyle w:val="TableGrid"/>
        <w:tblW w:w="1224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1350"/>
        <w:gridCol w:w="1440"/>
        <w:gridCol w:w="1080"/>
        <w:gridCol w:w="1350"/>
        <w:gridCol w:w="996"/>
        <w:gridCol w:w="1080"/>
        <w:gridCol w:w="1080"/>
        <w:gridCol w:w="1170"/>
      </w:tblGrid>
      <w:tr w:rsidR="00E517BA" w:rsidRPr="00976AE1" w14:paraId="55C8D6B3" w14:textId="77777777" w:rsidTr="00AD278F">
        <w:tc>
          <w:tcPr>
            <w:tcW w:w="2700" w:type="dxa"/>
            <w:tcBorders>
              <w:bottom w:val="single" w:sz="4" w:space="0" w:color="auto"/>
            </w:tcBorders>
          </w:tcPr>
          <w:p w14:paraId="179C1EC7" w14:textId="005CBF2D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iCs/>
              </w:rPr>
            </w:pP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5B5584CB" w14:textId="011EC026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7AD44B0A" w14:textId="13BE1806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3D4FC308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37F9E23F" w14:textId="7EAC521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996" w:type="dxa"/>
            <w:tcBorders>
              <w:bottom w:val="single" w:sz="4" w:space="0" w:color="auto"/>
            </w:tcBorders>
          </w:tcPr>
          <w:p w14:paraId="08696AA6" w14:textId="33D62C73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4F2D1B06" w14:textId="3A74076D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1072A247" w14:textId="104DBDA9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18C84341" w14:textId="1171C6CD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</w:rPr>
            </w:pPr>
          </w:p>
        </w:tc>
      </w:tr>
      <w:tr w:rsidR="00E517BA" w:rsidRPr="00976AE1" w14:paraId="69FA6D29" w14:textId="77777777" w:rsidTr="00AD278F"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14:paraId="27FE4A9D" w14:textId="597AD881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Nuclear Twin Family Model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37B50D0E" w14:textId="5B890BAB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A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31E60D78" w14:textId="707B1449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619F709C" w14:textId="3CC61E2B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F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5E6A0B11" w14:textId="2CA2C5C8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E</w:t>
            </w: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</w:tcPr>
          <w:p w14:paraId="5A225100" w14:textId="04772F13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AIC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651C461D" w14:textId="4F8815A2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BIC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7EEBA366" w14:textId="0F69ED3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proofErr w:type="spellStart"/>
            <w:r w:rsidRPr="00976AE1">
              <w:rPr>
                <w:rFonts w:ascii="Times New Roman" w:hAnsi="Times New Roman" w:cs="Times New Roman"/>
              </w:rPr>
              <w:t>ssBIC</w:t>
            </w:r>
            <w:proofErr w:type="spellEnd"/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63846A99" w14:textId="31C31839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RMSEA</w:t>
            </w:r>
          </w:p>
        </w:tc>
      </w:tr>
      <w:tr w:rsidR="00E517BA" w:rsidRPr="00976AE1" w14:paraId="7D3AC07E" w14:textId="77777777" w:rsidTr="00AD278F">
        <w:tc>
          <w:tcPr>
            <w:tcW w:w="2700" w:type="dxa"/>
            <w:tcBorders>
              <w:top w:val="single" w:sz="4" w:space="0" w:color="auto"/>
            </w:tcBorders>
          </w:tcPr>
          <w:p w14:paraId="24852158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250A5FA6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Executive Functioning </w:t>
            </w:r>
          </w:p>
          <w:p w14:paraId="38683448" w14:textId="4207DBB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(self-report </w:t>
            </w:r>
            <w:r w:rsidR="00172FFB" w:rsidRPr="00976AE1">
              <w:rPr>
                <w:rFonts w:ascii="Times New Roman" w:hAnsi="Times New Roman" w:cs="Times New Roman"/>
              </w:rPr>
              <w:t>only</w:t>
            </w:r>
            <w:r w:rsidRPr="00976AE1">
              <w:rPr>
                <w:rFonts w:ascii="Times New Roman" w:hAnsi="Times New Roman" w:cs="Times New Roman"/>
              </w:rPr>
              <w:t>)</w:t>
            </w:r>
          </w:p>
          <w:p w14:paraId="473AA838" w14:textId="4F4F832D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ASFE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6279CBCC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758C374F" w14:textId="6935503E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21</w:t>
            </w:r>
          </w:p>
          <w:p w14:paraId="30543C85" w14:textId="02CC3274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[0 0.49]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7A46ECB3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0DF37BAD" w14:textId="60A81A8A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1</w:t>
            </w:r>
          </w:p>
          <w:p w14:paraId="2AA27B6E" w14:textId="0DE0FCE0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[0 0.27]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310F5B7A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35352E9D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0</w:t>
            </w:r>
          </w:p>
          <w:p w14:paraId="3665FEE2" w14:textId="6049C463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[0 0.05]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37205AC9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6F479281" w14:textId="5DECAF53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68 ***</w:t>
            </w:r>
          </w:p>
          <w:p w14:paraId="01EFE85E" w14:textId="39878D5E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[0.54 0.82]</w:t>
            </w:r>
          </w:p>
        </w:tc>
        <w:tc>
          <w:tcPr>
            <w:tcW w:w="996" w:type="dxa"/>
            <w:tcBorders>
              <w:top w:val="single" w:sz="4" w:space="0" w:color="auto"/>
            </w:tcBorders>
          </w:tcPr>
          <w:p w14:paraId="64FDB137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6BB1FD77" w14:textId="0A6A6459" w:rsidR="00E517BA" w:rsidRPr="00976AE1" w:rsidRDefault="00730C10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3408.31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3D2A4F46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2655BB97" w14:textId="16E78CB1" w:rsidR="00E517BA" w:rsidRPr="00976AE1" w:rsidRDefault="00730C10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3412.49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1E3D3CC6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2E513A3E" w14:textId="6655BACF" w:rsidR="00E517BA" w:rsidRPr="00976AE1" w:rsidRDefault="00730C10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412.49</w:t>
            </w:r>
          </w:p>
          <w:p w14:paraId="420A55EA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7D342CD8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218EC57B" w14:textId="55A94FE1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</w:rPr>
            </w:pPr>
            <w:r w:rsidRPr="00976AE1">
              <w:rPr>
                <w:rFonts w:ascii="Times New Roman" w:hAnsi="Times New Roman" w:cs="Times New Roman"/>
              </w:rPr>
              <w:t>0.12</w:t>
            </w:r>
          </w:p>
        </w:tc>
      </w:tr>
      <w:tr w:rsidR="00E517BA" w:rsidRPr="00976AE1" w14:paraId="54654ED7" w14:textId="77777777" w:rsidTr="00AD278F">
        <w:tc>
          <w:tcPr>
            <w:tcW w:w="2700" w:type="dxa"/>
          </w:tcPr>
          <w:p w14:paraId="1A79098A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79FC2A20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Executive Functioning</w:t>
            </w:r>
          </w:p>
          <w:p w14:paraId="306FADA7" w14:textId="3A0B2442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(behavioral</w:t>
            </w:r>
            <w:r w:rsidR="00172FFB" w:rsidRPr="00976AE1">
              <w:rPr>
                <w:rFonts w:ascii="Times New Roman" w:hAnsi="Times New Roman" w:cs="Times New Roman"/>
              </w:rPr>
              <w:t xml:space="preserve"> only</w:t>
            </w:r>
            <w:r w:rsidRPr="00976AE1">
              <w:rPr>
                <w:rFonts w:ascii="Times New Roman" w:hAnsi="Times New Roman" w:cs="Times New Roman"/>
              </w:rPr>
              <w:t>)</w:t>
            </w:r>
          </w:p>
          <w:p w14:paraId="67DE2692" w14:textId="4FC5C389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ASFE</w:t>
            </w:r>
          </w:p>
          <w:p w14:paraId="51F7A68C" w14:textId="5B6A5CDA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350" w:type="dxa"/>
          </w:tcPr>
          <w:p w14:paraId="6608F011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7FEE9E7A" w14:textId="682878D9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</w:t>
            </w:r>
            <w:r w:rsidR="00096812" w:rsidRPr="00976AE1">
              <w:rPr>
                <w:rFonts w:ascii="Times New Roman" w:hAnsi="Times New Roman" w:cs="Times New Roman"/>
              </w:rPr>
              <w:t>06</w:t>
            </w:r>
          </w:p>
          <w:p w14:paraId="24BD1D9B" w14:textId="57B81D38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0 0.</w:t>
            </w:r>
            <w:r w:rsidR="00096812" w:rsidRPr="00976AE1">
              <w:rPr>
                <w:rFonts w:ascii="Times New Roman" w:hAnsi="Times New Roman" w:cs="Times New Roman"/>
              </w:rPr>
              <w:t>38</w:t>
            </w:r>
            <w:r w:rsidRPr="00976AE1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440" w:type="dxa"/>
          </w:tcPr>
          <w:p w14:paraId="05079078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0E3DECF1" w14:textId="7359B98E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2</w:t>
            </w:r>
            <w:r w:rsidR="00096812" w:rsidRPr="00976AE1">
              <w:rPr>
                <w:rFonts w:ascii="Times New Roman" w:hAnsi="Times New Roman" w:cs="Times New Roman"/>
              </w:rPr>
              <w:t>7</w:t>
            </w:r>
            <w:r w:rsidRPr="00976AE1">
              <w:rPr>
                <w:rFonts w:ascii="Times New Roman" w:hAnsi="Times New Roman" w:cs="Times New Roman"/>
              </w:rPr>
              <w:t xml:space="preserve"> *</w:t>
            </w:r>
            <w:r w:rsidR="00096812" w:rsidRPr="00976AE1">
              <w:rPr>
                <w:rFonts w:ascii="Times New Roman" w:hAnsi="Times New Roman" w:cs="Times New Roman"/>
              </w:rPr>
              <w:t>**</w:t>
            </w:r>
          </w:p>
          <w:p w14:paraId="0625877F" w14:textId="09C7A79B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0.0</w:t>
            </w:r>
            <w:r w:rsidR="00096812" w:rsidRPr="00976AE1">
              <w:rPr>
                <w:rFonts w:ascii="Times New Roman" w:hAnsi="Times New Roman" w:cs="Times New Roman"/>
              </w:rPr>
              <w:t>8</w:t>
            </w:r>
            <w:r w:rsidRPr="00976AE1">
              <w:rPr>
                <w:rFonts w:ascii="Times New Roman" w:hAnsi="Times New Roman" w:cs="Times New Roman"/>
              </w:rPr>
              <w:t xml:space="preserve"> 0.3</w:t>
            </w:r>
            <w:r w:rsidR="00096812" w:rsidRPr="00976AE1">
              <w:rPr>
                <w:rFonts w:ascii="Times New Roman" w:hAnsi="Times New Roman" w:cs="Times New Roman"/>
              </w:rPr>
              <w:t>8</w:t>
            </w:r>
            <w:r w:rsidRPr="00976AE1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080" w:type="dxa"/>
          </w:tcPr>
          <w:p w14:paraId="025B75F6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09C912F8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00</w:t>
            </w:r>
          </w:p>
          <w:p w14:paraId="68CBD1D9" w14:textId="7BB4EEB2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0 0.0</w:t>
            </w:r>
            <w:r w:rsidR="00096812" w:rsidRPr="00976AE1">
              <w:rPr>
                <w:rFonts w:ascii="Times New Roman" w:hAnsi="Times New Roman" w:cs="Times New Roman"/>
              </w:rPr>
              <w:t>4</w:t>
            </w:r>
            <w:r w:rsidRPr="00976AE1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350" w:type="dxa"/>
          </w:tcPr>
          <w:p w14:paraId="26FE242D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7EBEACC8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66 ***</w:t>
            </w:r>
          </w:p>
          <w:p w14:paraId="6E3E734E" w14:textId="66CC312D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[0.</w:t>
            </w:r>
            <w:r w:rsidR="00096812" w:rsidRPr="00976AE1">
              <w:rPr>
                <w:rFonts w:ascii="Times New Roman" w:hAnsi="Times New Roman" w:cs="Times New Roman"/>
              </w:rPr>
              <w:t>52</w:t>
            </w:r>
            <w:r w:rsidRPr="00976AE1">
              <w:rPr>
                <w:rFonts w:ascii="Times New Roman" w:hAnsi="Times New Roman" w:cs="Times New Roman"/>
              </w:rPr>
              <w:t xml:space="preserve"> 0.7</w:t>
            </w:r>
            <w:r w:rsidR="00096812" w:rsidRPr="00976AE1">
              <w:rPr>
                <w:rFonts w:ascii="Times New Roman" w:hAnsi="Times New Roman" w:cs="Times New Roman"/>
              </w:rPr>
              <w:t>5</w:t>
            </w:r>
            <w:r w:rsidRPr="00976AE1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996" w:type="dxa"/>
          </w:tcPr>
          <w:p w14:paraId="0C6459FB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6CDA72BE" w14:textId="18F49872" w:rsidR="00E517BA" w:rsidRPr="00976AE1" w:rsidRDefault="00096812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241.11</w:t>
            </w:r>
          </w:p>
        </w:tc>
        <w:tc>
          <w:tcPr>
            <w:tcW w:w="1080" w:type="dxa"/>
          </w:tcPr>
          <w:p w14:paraId="2B089EDD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1370C329" w14:textId="70511E7A" w:rsidR="00E517BA" w:rsidRPr="00976AE1" w:rsidRDefault="00096812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264.27</w:t>
            </w:r>
          </w:p>
        </w:tc>
        <w:tc>
          <w:tcPr>
            <w:tcW w:w="1080" w:type="dxa"/>
          </w:tcPr>
          <w:p w14:paraId="51EE3D9D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3BBE93BA" w14:textId="3509D2D7" w:rsidR="00E517BA" w:rsidRPr="00976AE1" w:rsidRDefault="00096812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245.24</w:t>
            </w:r>
          </w:p>
          <w:p w14:paraId="67FBB12B" w14:textId="3001566D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4D86024E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  <w:p w14:paraId="3DC89E15" w14:textId="3C7D341B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1</w:t>
            </w:r>
            <w:r w:rsidR="00096812" w:rsidRPr="00976AE1">
              <w:rPr>
                <w:rFonts w:ascii="Times New Roman" w:hAnsi="Times New Roman" w:cs="Times New Roman"/>
              </w:rPr>
              <w:t>3</w:t>
            </w:r>
          </w:p>
        </w:tc>
      </w:tr>
      <w:tr w:rsidR="00E517BA" w:rsidRPr="00976AE1" w14:paraId="773F5A0A" w14:textId="77777777" w:rsidTr="00AD278F">
        <w:tc>
          <w:tcPr>
            <w:tcW w:w="2700" w:type="dxa"/>
            <w:tcBorders>
              <w:bottom w:val="single" w:sz="4" w:space="0" w:color="auto"/>
            </w:tcBorders>
          </w:tcPr>
          <w:p w14:paraId="59460F0D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6FBC39F1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2307B2B0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795EBF35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42DA5A13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6" w:type="dxa"/>
            <w:tcBorders>
              <w:bottom w:val="single" w:sz="4" w:space="0" w:color="auto"/>
            </w:tcBorders>
          </w:tcPr>
          <w:p w14:paraId="4DBE74A0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1E8D0348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22C39CE0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45660E4C" w14:textId="77777777" w:rsidR="00E517BA" w:rsidRPr="00976AE1" w:rsidRDefault="00E517BA" w:rsidP="00E517B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</w:tbl>
    <w:p w14:paraId="546E2911" w14:textId="77777777" w:rsidR="00E517BA" w:rsidRPr="00976AE1" w:rsidRDefault="00E517BA" w:rsidP="00E517BA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2CCA4C83" w14:textId="7B779BC1" w:rsidR="00276A0C" w:rsidRPr="00976AE1" w:rsidRDefault="00E517BA" w:rsidP="005D180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  <w:i/>
          <w:iCs/>
        </w:rPr>
        <w:t xml:space="preserve">Note. </w:t>
      </w:r>
      <w:r w:rsidR="0070561B" w:rsidRPr="00976AE1">
        <w:rPr>
          <w:rFonts w:ascii="Times New Roman" w:hAnsi="Times New Roman" w:cs="Times New Roman"/>
        </w:rPr>
        <w:t>T</w:t>
      </w:r>
      <w:r w:rsidRPr="00976AE1">
        <w:rPr>
          <w:rFonts w:ascii="Times New Roman" w:hAnsi="Times New Roman" w:cs="Times New Roman"/>
        </w:rPr>
        <w:t xml:space="preserve">his table depicts estimates and model fit statistics for </w:t>
      </w:r>
      <w:r w:rsidR="0070561B" w:rsidRPr="00976AE1">
        <w:rPr>
          <w:rFonts w:ascii="Times New Roman" w:hAnsi="Times New Roman" w:cs="Times New Roman"/>
        </w:rPr>
        <w:t>a supplemental</w:t>
      </w:r>
      <w:r w:rsidRPr="00976AE1">
        <w:rPr>
          <w:rFonts w:ascii="Times New Roman" w:hAnsi="Times New Roman" w:cs="Times New Roman"/>
        </w:rPr>
        <w:t xml:space="preserve"> Nuclear Twin Family Model</w:t>
      </w:r>
      <w:r w:rsidR="0070561B" w:rsidRPr="00976AE1">
        <w:rPr>
          <w:rFonts w:ascii="Times New Roman" w:hAnsi="Times New Roman" w:cs="Times New Roman"/>
        </w:rPr>
        <w:t xml:space="preserve"> using twin-report executive functioning data </w:t>
      </w:r>
      <w:r w:rsidR="009D0337" w:rsidRPr="00976AE1">
        <w:rPr>
          <w:rFonts w:ascii="Times New Roman" w:hAnsi="Times New Roman" w:cs="Times New Roman"/>
        </w:rPr>
        <w:t xml:space="preserve">only (self-report only) and the behavioral executive functioning measure only (behavioral only) rather than the factor score which combined the two. </w:t>
      </w:r>
      <w:r w:rsidR="0070561B" w:rsidRPr="00976AE1">
        <w:rPr>
          <w:rFonts w:ascii="Times New Roman" w:hAnsi="Times New Roman" w:cs="Times New Roman"/>
        </w:rPr>
        <w:t>The ASFE model</w:t>
      </w:r>
      <w:r w:rsidRPr="00976AE1">
        <w:rPr>
          <w:rFonts w:ascii="Times New Roman" w:hAnsi="Times New Roman" w:cs="Times New Roman"/>
        </w:rPr>
        <w:t xml:space="preserve"> provides </w:t>
      </w:r>
      <w:r w:rsidR="009D0337" w:rsidRPr="00976AE1">
        <w:rPr>
          <w:rFonts w:ascii="Times New Roman" w:hAnsi="Times New Roman" w:cs="Times New Roman"/>
        </w:rPr>
        <w:t>a</w:t>
      </w:r>
      <w:r w:rsidRPr="00976AE1">
        <w:rPr>
          <w:rFonts w:ascii="Times New Roman" w:hAnsi="Times New Roman" w:cs="Times New Roman"/>
        </w:rPr>
        <w:t xml:space="preserve"> decomposition of shared environmental contributions</w:t>
      </w:r>
      <w:r w:rsidR="009D0337" w:rsidRPr="00976AE1">
        <w:rPr>
          <w:rFonts w:ascii="Times New Roman" w:hAnsi="Times New Roman" w:cs="Times New Roman"/>
        </w:rPr>
        <w:t xml:space="preserve"> (C in classical twin ACE model)</w:t>
      </w:r>
      <w:r w:rsidRPr="00976AE1">
        <w:rPr>
          <w:rFonts w:ascii="Times New Roman" w:hAnsi="Times New Roman" w:cs="Times New Roman"/>
        </w:rPr>
        <w:t xml:space="preserve"> into those shared between parents and children (F) and those shared between siblings (S). </w:t>
      </w:r>
      <w:r w:rsidR="009D0337" w:rsidRPr="00976AE1">
        <w:rPr>
          <w:rFonts w:ascii="Times New Roman" w:hAnsi="Times New Roman" w:cs="Times New Roman"/>
        </w:rPr>
        <w:t xml:space="preserve">Note that, consistent with the </w:t>
      </w:r>
      <w:r w:rsidR="00821665" w:rsidRPr="00976AE1">
        <w:rPr>
          <w:rFonts w:ascii="Times New Roman" w:hAnsi="Times New Roman" w:cs="Times New Roman"/>
        </w:rPr>
        <w:t xml:space="preserve">results from the primary model using an executive functioning </w:t>
      </w:r>
      <w:r w:rsidR="009D0337" w:rsidRPr="00976AE1">
        <w:rPr>
          <w:rFonts w:ascii="Times New Roman" w:hAnsi="Times New Roman" w:cs="Times New Roman"/>
        </w:rPr>
        <w:t xml:space="preserve">factor score, F is estimated at 0 </w:t>
      </w:r>
      <w:r w:rsidR="00821665" w:rsidRPr="00976AE1">
        <w:rPr>
          <w:rFonts w:ascii="Times New Roman" w:hAnsi="Times New Roman" w:cs="Times New Roman"/>
        </w:rPr>
        <w:t>regardless of the measurement strategy</w:t>
      </w:r>
      <w:r w:rsidR="009D0337" w:rsidRPr="00976AE1">
        <w:rPr>
          <w:rFonts w:ascii="Times New Roman" w:hAnsi="Times New Roman" w:cs="Times New Roman"/>
        </w:rPr>
        <w:t xml:space="preserve">. </w:t>
      </w:r>
      <w:r w:rsidRPr="00976AE1">
        <w:rPr>
          <w:rFonts w:ascii="Times New Roman" w:hAnsi="Times New Roman" w:cs="Times New Roman"/>
        </w:rPr>
        <w:t>For estimates,  * p &lt;0.05, ** p&lt;0.01, *** p&lt;0.00</w:t>
      </w:r>
      <w:r w:rsidR="00A654B2" w:rsidRPr="00976AE1">
        <w:rPr>
          <w:rFonts w:ascii="Times New Roman" w:hAnsi="Times New Roman" w:cs="Times New Roman"/>
        </w:rPr>
        <w:t>1</w:t>
      </w:r>
    </w:p>
    <w:p w14:paraId="369F3E17" w14:textId="77777777" w:rsidR="00276A0C" w:rsidRPr="00976AE1" w:rsidRDefault="00276A0C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br w:type="page"/>
      </w:r>
    </w:p>
    <w:p w14:paraId="1E09DD32" w14:textId="571145AE" w:rsidR="00024338" w:rsidRPr="00976AE1" w:rsidRDefault="00276A0C" w:rsidP="005D180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lastRenderedPageBreak/>
        <w:t>Table S8</w:t>
      </w:r>
    </w:p>
    <w:p w14:paraId="4CAB01F2" w14:textId="577683AB" w:rsidR="00D567B6" w:rsidRPr="00976AE1" w:rsidRDefault="00D567B6" w:rsidP="005D180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1835A467" w14:textId="3B688B9B" w:rsidR="00D567B6" w:rsidRPr="00976AE1" w:rsidRDefault="00D567B6" w:rsidP="00D567B6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 w:rsidRPr="00976AE1">
        <w:rPr>
          <w:rFonts w:ascii="Times New Roman" w:hAnsi="Times New Roman" w:cs="Times New Roman"/>
          <w:i/>
          <w:iCs/>
        </w:rPr>
        <w:t>Means, standard deviations, and correlations with confidence intervals for all variables included in parent and child EF composites</w:t>
      </w:r>
    </w:p>
    <w:p w14:paraId="5CF0B17F" w14:textId="77777777" w:rsidR="00D567B6" w:rsidRPr="00976AE1" w:rsidRDefault="00D567B6" w:rsidP="00D567B6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tbl>
      <w:tblPr>
        <w:tblW w:w="13050" w:type="dxa"/>
        <w:tblInd w:w="100" w:type="dxa"/>
        <w:tblLayout w:type="fixed"/>
        <w:tblCellMar>
          <w:left w:w="100" w:type="dxa"/>
          <w:right w:w="100" w:type="dxa"/>
        </w:tblCellMar>
        <w:tblLook w:val="0000" w:firstRow="0" w:lastRow="0" w:firstColumn="0" w:lastColumn="0" w:noHBand="0" w:noVBand="0"/>
      </w:tblPr>
      <w:tblGrid>
        <w:gridCol w:w="2250"/>
        <w:gridCol w:w="630"/>
        <w:gridCol w:w="720"/>
        <w:gridCol w:w="1080"/>
        <w:gridCol w:w="1080"/>
        <w:gridCol w:w="1080"/>
        <w:gridCol w:w="1080"/>
        <w:gridCol w:w="990"/>
        <w:gridCol w:w="1080"/>
        <w:gridCol w:w="990"/>
        <w:gridCol w:w="1080"/>
        <w:gridCol w:w="990"/>
      </w:tblGrid>
      <w:tr w:rsidR="00D567B6" w:rsidRPr="00976AE1" w14:paraId="6CDB7B88" w14:textId="77777777" w:rsidTr="008B4345"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8D64A2D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Variable</w:t>
            </w:r>
          </w:p>
        </w:tc>
        <w:tc>
          <w:tcPr>
            <w:tcW w:w="63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FE86F8B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M</w: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30C2779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SD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4533016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668A1BF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711E97D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53736BA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23B60FF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B051843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D80A578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B58D26D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98D4D4D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</w:t>
            </w:r>
          </w:p>
        </w:tc>
      </w:tr>
      <w:tr w:rsidR="00D567B6" w:rsidRPr="00976AE1" w14:paraId="06CC516C" w14:textId="77777777" w:rsidTr="008B4345">
        <w:tc>
          <w:tcPr>
            <w:tcW w:w="225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3B1EF436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63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D8B935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EA0FEC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15BB1C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5C0C93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FF3D7E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8ADECF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367AC5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B4BA12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F7258A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0C0699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09ECA8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D567B6" w:rsidRPr="00976AE1" w14:paraId="2C8C328E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5C4E6F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. Mom MPS Ctrl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39ECF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.7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4578A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.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1A6B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D54F0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44F73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CDAE2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9E399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13937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0D3EF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5FBA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04E32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107BED3B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7C3912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A625F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0AE73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561B0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58A05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CACB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A7A1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A922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4EAA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AB13B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0F1E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EE212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44B25504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8AC4C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. Dad MPS Ctrl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06E4D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.3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597B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.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1A4D9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1FEC2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B4757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0ACDB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1BE2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693A4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EB58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B5D04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05344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57AD1F78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744529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8DED0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CB8CD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7302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10, .07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03C4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84B13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8FE49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40A17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EFF6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94D4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B6EA2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26F1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578BDD4E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9D356F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799F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9C2B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FAC3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EF7E1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63C9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E16D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8FD8C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7B2DF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046D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CB3AB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9562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512215D2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5D4D3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 Mom ASR Attn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2742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.2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FADC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.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5B680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36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2336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14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BAB7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9F0B3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7F16C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998E3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F07C4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DBF25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ED42A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21F5F264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ABF261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7E4BF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34ABE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2A13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43, -.29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FA9F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3, -.06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87A97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7E14E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58CF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D6A1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4B10E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D52C8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19845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79D8DD63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60AD6F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EA639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CC4F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1D41B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702C8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A1A3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7C15D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5E572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427E2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EC28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AD5B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D5D1A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7B2DFE40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B22A7C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. Dad ASR Attn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492E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.8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54F9D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9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291D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11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A1B6E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29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3896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4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EBE09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1380A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A8BC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17C0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0FD5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43E7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5083FF38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7FC9F9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741E8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C3654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10243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0, -.03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491A6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36, -.21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86E0D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6, .32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6DA3B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2EF2C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25B9A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5110D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FEFC2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BBF3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3D780543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2D797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75AA4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131BE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2FF4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A9339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E1DF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40B0A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6A0C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3F55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B924F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CCD1D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9A9CA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37D15BF1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6EB255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. Twin EATQ Attn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BC3C4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4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620C2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6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78CDD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7EA31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43F40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14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5E41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18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3B687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3AD0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B1621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0D254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C310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7779E398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0FF32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0B086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4EB00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C427D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7, .08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38D2B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2, .15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F7D8F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2, -.07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B87E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6, -.09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A3CC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EB7D0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287FB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B840D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9D1D4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20F4404B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D2925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C02BB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9B29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25442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B4DC0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980D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157F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1923D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1631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C2939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3D5F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4A96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64F4C1F1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534F97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6. Twin EATQ Act Ctrl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1459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3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7CE1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29CAD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5700A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4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C0039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14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7AA2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15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7676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56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7583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F7EB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6BD77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35CC8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43F09F9E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12567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4ABA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9C0D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68DC0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3, .12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CD578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5, .22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A29F5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1, -.06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8B92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24, -.07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31AF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50, .61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EC98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7132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D7368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52E38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792646F6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852DC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FF68F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6A713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85699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315A1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98FA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9B49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1EF6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A27A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FCDF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E561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90EB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4F155120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7D4C51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7. Twin EATQ </w:t>
            </w:r>
            <w:proofErr w:type="spellStart"/>
            <w:r w:rsidRPr="00976AE1">
              <w:rPr>
                <w:rFonts w:ascii="Times New Roman" w:hAnsi="Times New Roman" w:cs="Times New Roman"/>
              </w:rPr>
              <w:t>Inh</w:t>
            </w:r>
            <w:proofErr w:type="spellEnd"/>
            <w:r w:rsidRPr="00976AE1">
              <w:rPr>
                <w:rFonts w:ascii="Times New Roman" w:hAnsi="Times New Roman" w:cs="Times New Roman"/>
              </w:rPr>
              <w:t xml:space="preserve"> Ctrl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E5B07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84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0AF4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5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1515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DB78D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B8777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09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C37D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0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87400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2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B0D96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31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907A5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136B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BDFC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42E31C39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6256B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6702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EA8DB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4BB31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2, .13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22851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4, .13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8E0B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16, -.01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1445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12, .04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96929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36, .48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3A44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4, .38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41C1F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BAEF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354D4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151DDD6A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BE98B7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F56E7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9A7CE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B5946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C583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1136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72B6C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9DDA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19644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27CC8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D683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4459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21053D4F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3EA39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8. EEA (stop signal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D67D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36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4B85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A074E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1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B2EFC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A5A85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805E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0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6F86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3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B596C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667C8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2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51DC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3BB4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5B227800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DCC59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656B9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DC6F7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AD279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0, .22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D55D6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1, .23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6DB23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18, .03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5B4B8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15, .09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DB94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3, .24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691EC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5, .17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CF61A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1, .23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34DC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2C28B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4E1D403B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628672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C933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38699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8948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A81AB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151C5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C40B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7B9EE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B9F0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61396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3ADB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BE6A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3744DD95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35F910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. EEA (go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A0CEA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.63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24AF7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5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C370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88F13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AE91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EC882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0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FD22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9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DEC6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83C54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9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4DB2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3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C98D7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20F8E6C5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F55E50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0245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DF79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3F3BB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8, .08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36EC4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1, .17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D3C6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6, .10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233A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13, .05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A43C0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1, .17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082E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7, .09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CAE35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1, .17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811B8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1, .24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0A375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30E856FF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B9E894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lastRenderedPageBreak/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1C18C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F00D9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5E98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1DCC4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35F2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D5D89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41ED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80A243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D8AA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1C155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6C4038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567B6" w:rsidRPr="00976AE1" w14:paraId="0E399BD5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5E4662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0. EEA (no-go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BF0976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49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DACC9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7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E74C5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97CA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9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DEF53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7333A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-.0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239C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2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E8D0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4752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1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EEA1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E7C33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37**</w:t>
            </w:r>
          </w:p>
        </w:tc>
      </w:tr>
      <w:tr w:rsidR="00D567B6" w:rsidRPr="00976AE1" w14:paraId="371ACE69" w14:textId="77777777" w:rsidTr="008B4345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1BF559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A02F4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4359E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DC4D3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9, .07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8B9C4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0, .18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F68949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7, .09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D925B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16, .03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E488E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4, .20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593B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3, .13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1708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3, .19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6039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4, .19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E3B17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30, .44]</w:t>
            </w:r>
          </w:p>
        </w:tc>
      </w:tr>
      <w:tr w:rsidR="00D567B6" w:rsidRPr="00976AE1" w14:paraId="5C00CBF7" w14:textId="77777777" w:rsidTr="008B4345"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1A6D58E1" w14:textId="77777777" w:rsidR="00D567B6" w:rsidRPr="00976AE1" w:rsidRDefault="00D567B6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FF77532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357E79E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5E5D53F7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D6B1415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4FEE2BF1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F188CD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BE13C6C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AD7ED5A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8B961C0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4AE7C43D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860288F" w14:textId="77777777" w:rsidR="00D567B6" w:rsidRPr="00976AE1" w:rsidRDefault="00D567B6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</w:tbl>
    <w:p w14:paraId="259DB0A7" w14:textId="77777777" w:rsidR="00D567B6" w:rsidRPr="00976AE1" w:rsidRDefault="00D567B6" w:rsidP="00D567B6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2D8EBC0E" w14:textId="493DB06C" w:rsidR="004854CC" w:rsidRPr="00976AE1" w:rsidRDefault="00D567B6" w:rsidP="00D567B6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  <w:i/>
          <w:iCs/>
        </w:rPr>
        <w:t>Note.</w:t>
      </w:r>
      <w:r w:rsidRPr="00976AE1">
        <w:rPr>
          <w:rFonts w:ascii="Times New Roman" w:hAnsi="Times New Roman" w:cs="Times New Roman"/>
        </w:rPr>
        <w:t xml:space="preserve"> </w:t>
      </w:r>
      <w:r w:rsidRPr="00976AE1">
        <w:rPr>
          <w:rFonts w:ascii="Times New Roman" w:hAnsi="Times New Roman" w:cs="Times New Roman"/>
          <w:i/>
          <w:iCs/>
        </w:rPr>
        <w:t>M</w:t>
      </w:r>
      <w:r w:rsidRPr="00976AE1">
        <w:rPr>
          <w:rFonts w:ascii="Times New Roman" w:hAnsi="Times New Roman" w:cs="Times New Roman"/>
        </w:rPr>
        <w:t xml:space="preserve"> and </w:t>
      </w:r>
      <w:r w:rsidRPr="00976AE1">
        <w:rPr>
          <w:rFonts w:ascii="Times New Roman" w:hAnsi="Times New Roman" w:cs="Times New Roman"/>
          <w:i/>
          <w:iCs/>
        </w:rPr>
        <w:t>SD</w:t>
      </w:r>
      <w:r w:rsidRPr="00976AE1">
        <w:rPr>
          <w:rFonts w:ascii="Times New Roman" w:hAnsi="Times New Roman" w:cs="Times New Roman"/>
        </w:rPr>
        <w:t xml:space="preserve"> are used to represent mean and standard deviation, respectively. Values in square brackets indicate the 95% confidence interval for each correlation. </w:t>
      </w:r>
      <w:r w:rsidR="00037D54" w:rsidRPr="00976AE1">
        <w:rPr>
          <w:rFonts w:ascii="Times New Roman" w:hAnsi="Times New Roman" w:cs="Times New Roman"/>
        </w:rPr>
        <w:t xml:space="preserve">Table generated with </w:t>
      </w:r>
      <w:proofErr w:type="spellStart"/>
      <w:r w:rsidR="00037D54" w:rsidRPr="00976AE1">
        <w:rPr>
          <w:rFonts w:ascii="Times New Roman" w:hAnsi="Times New Roman" w:cs="Times New Roman"/>
        </w:rPr>
        <w:t>apaTables</w:t>
      </w:r>
      <w:proofErr w:type="spellEnd"/>
      <w:r w:rsidR="00037D54" w:rsidRPr="00976AE1">
        <w:rPr>
          <w:rFonts w:ascii="Times New Roman" w:hAnsi="Times New Roman" w:cs="Times New Roman"/>
        </w:rPr>
        <w:t xml:space="preserve"> package in R </w:t>
      </w:r>
      <w:r w:rsidR="00037D54" w:rsidRPr="00976AE1">
        <w:rPr>
          <w:rFonts w:ascii="Times New Roman" w:hAnsi="Times New Roman" w:cs="Times New Roman"/>
        </w:rPr>
        <w:fldChar w:fldCharType="begin"/>
      </w:r>
      <w:r w:rsidR="00037D54" w:rsidRPr="00976AE1">
        <w:rPr>
          <w:rFonts w:ascii="Times New Roman" w:hAnsi="Times New Roman" w:cs="Times New Roman"/>
        </w:rPr>
        <w:instrText xml:space="preserve"> ADDIN EN.CITE &lt;EndNote&gt;&lt;Cite&gt;&lt;Author&gt;Stanley&lt;/Author&gt;&lt;Year&gt;2018&lt;/Year&gt;&lt;RecNum&gt;245&lt;/RecNum&gt;&lt;DisplayText&gt;(Stanley &amp;amp; Spence, 2018)&lt;/DisplayText&gt;&lt;record&gt;&lt;rec-number&gt;245&lt;/rec-number&gt;&lt;foreign-keys&gt;&lt;key app="EN" db-id="p99e2z9e5srsavedz2mp9xto55vrxtfwdsaf" timestamp="1640284836"&gt;245&lt;/key&gt;&lt;/foreign-keys&gt;&lt;ref-type name="Journal Article"&gt;17&lt;/ref-type&gt;&lt;contributors&gt;&lt;authors&gt;&lt;author&gt;Stanley, David J.&lt;/author&gt;&lt;author&gt;Spence, Jeffrey R.&lt;/author&gt;&lt;/authors&gt;&lt;/contributors&gt;&lt;titles&gt;&lt;title&gt;Reproducible Tables in Psychology Using the apaTables Package&lt;/title&gt;&lt;secondary-title&gt;Advances in Methods and Practices in Psychological Science&lt;/secondary-title&gt;&lt;/titles&gt;&lt;pages&gt;415-431&lt;/pages&gt;&lt;volume&gt;1&lt;/volume&gt;&lt;number&gt;3&lt;/number&gt;&lt;section&gt;415&lt;/section&gt;&lt;dates&gt;&lt;year&gt;2018&lt;/year&gt;&lt;/dates&gt;&lt;isbn&gt;2515-2459&amp;#xD;2515-2467&lt;/isbn&gt;&lt;urls&gt;&lt;/urls&gt;&lt;electronic-resource-num&gt;10.1177/2515245918773743&lt;/electronic-resource-num&gt;&lt;/record&gt;&lt;/Cite&gt;&lt;/EndNote&gt;</w:instrText>
      </w:r>
      <w:r w:rsidR="00037D54" w:rsidRPr="00976AE1">
        <w:rPr>
          <w:rFonts w:ascii="Times New Roman" w:hAnsi="Times New Roman" w:cs="Times New Roman"/>
        </w:rPr>
        <w:fldChar w:fldCharType="separate"/>
      </w:r>
      <w:r w:rsidR="00037D54" w:rsidRPr="00976AE1">
        <w:rPr>
          <w:rFonts w:ascii="Times New Roman" w:hAnsi="Times New Roman" w:cs="Times New Roman"/>
          <w:noProof/>
        </w:rPr>
        <w:t>(Stanley &amp; Spence, 2018)</w:t>
      </w:r>
      <w:r w:rsidR="00037D54" w:rsidRPr="00976AE1">
        <w:rPr>
          <w:rFonts w:ascii="Times New Roman" w:hAnsi="Times New Roman" w:cs="Times New Roman"/>
        </w:rPr>
        <w:fldChar w:fldCharType="end"/>
      </w:r>
      <w:r w:rsidR="00037D54" w:rsidRPr="00976AE1">
        <w:rPr>
          <w:rFonts w:ascii="Times New Roman" w:hAnsi="Times New Roman" w:cs="Times New Roman"/>
        </w:rPr>
        <w:t xml:space="preserve">. </w:t>
      </w:r>
      <w:r w:rsidRPr="00976AE1">
        <w:rPr>
          <w:rFonts w:ascii="Times New Roman" w:hAnsi="Times New Roman" w:cs="Times New Roman"/>
        </w:rPr>
        <w:t xml:space="preserve">* indicates </w:t>
      </w:r>
      <w:r w:rsidRPr="00976AE1">
        <w:rPr>
          <w:rFonts w:ascii="Times New Roman" w:hAnsi="Times New Roman" w:cs="Times New Roman"/>
          <w:i/>
          <w:iCs/>
        </w:rPr>
        <w:t>p</w:t>
      </w:r>
      <w:r w:rsidRPr="00976AE1">
        <w:rPr>
          <w:rFonts w:ascii="Times New Roman" w:hAnsi="Times New Roman" w:cs="Times New Roman"/>
        </w:rPr>
        <w:t xml:space="preserve"> &lt; .05. ** indicates </w:t>
      </w:r>
      <w:r w:rsidRPr="00976AE1">
        <w:rPr>
          <w:rFonts w:ascii="Times New Roman" w:hAnsi="Times New Roman" w:cs="Times New Roman"/>
          <w:i/>
          <w:iCs/>
        </w:rPr>
        <w:t>p</w:t>
      </w:r>
      <w:r w:rsidRPr="00976AE1">
        <w:rPr>
          <w:rFonts w:ascii="Times New Roman" w:hAnsi="Times New Roman" w:cs="Times New Roman"/>
        </w:rPr>
        <w:t xml:space="preserve"> &lt; .01.</w:t>
      </w:r>
    </w:p>
    <w:p w14:paraId="319B2A1D" w14:textId="77777777" w:rsidR="004854CC" w:rsidRPr="00976AE1" w:rsidRDefault="004854CC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br w:type="page"/>
      </w:r>
    </w:p>
    <w:p w14:paraId="2D69ADCD" w14:textId="4DCEFAD2" w:rsidR="00D567B6" w:rsidRPr="00976AE1" w:rsidRDefault="004854CC" w:rsidP="00D567B6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lastRenderedPageBreak/>
        <w:t>Table S9</w:t>
      </w:r>
    </w:p>
    <w:p w14:paraId="18792ACD" w14:textId="7B6BAC26" w:rsidR="004854CC" w:rsidRPr="00976AE1" w:rsidRDefault="004854CC" w:rsidP="00D567B6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3070FB27" w14:textId="6DCFAB33" w:rsidR="004854CC" w:rsidRPr="00976AE1" w:rsidRDefault="004854CC" w:rsidP="004854C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 w:rsidRPr="00976AE1">
        <w:rPr>
          <w:rFonts w:ascii="Times New Roman" w:hAnsi="Times New Roman" w:cs="Times New Roman"/>
          <w:i/>
          <w:iCs/>
        </w:rPr>
        <w:t xml:space="preserve">Means, standard deviations, and correlations with confidence intervals for subscales included in harsh parenting composite </w:t>
      </w:r>
    </w:p>
    <w:p w14:paraId="795FE221" w14:textId="77777777" w:rsidR="004854CC" w:rsidRPr="00976AE1" w:rsidRDefault="004854CC" w:rsidP="004854C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tbl>
      <w:tblPr>
        <w:tblW w:w="12779" w:type="dxa"/>
        <w:tblInd w:w="100" w:type="dxa"/>
        <w:tblLayout w:type="fixed"/>
        <w:tblCellMar>
          <w:left w:w="100" w:type="dxa"/>
          <w:right w:w="100" w:type="dxa"/>
        </w:tblCellMar>
        <w:tblLook w:val="0000" w:firstRow="0" w:lastRow="0" w:firstColumn="0" w:lastColumn="0" w:noHBand="0" w:noVBand="0"/>
      </w:tblPr>
      <w:tblGrid>
        <w:gridCol w:w="2690"/>
        <w:gridCol w:w="945"/>
        <w:gridCol w:w="720"/>
        <w:gridCol w:w="990"/>
        <w:gridCol w:w="1080"/>
        <w:gridCol w:w="1080"/>
        <w:gridCol w:w="990"/>
        <w:gridCol w:w="1080"/>
        <w:gridCol w:w="990"/>
        <w:gridCol w:w="990"/>
        <w:gridCol w:w="1224"/>
      </w:tblGrid>
      <w:tr w:rsidR="004854CC" w:rsidRPr="00976AE1" w14:paraId="686275F4" w14:textId="77777777" w:rsidTr="008B4345">
        <w:tc>
          <w:tcPr>
            <w:tcW w:w="26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E72F975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Variable</w:t>
            </w:r>
          </w:p>
        </w:tc>
        <w:tc>
          <w:tcPr>
            <w:tcW w:w="94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BD8E5E1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M</w:t>
            </w: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AF7C3A0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SD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E18B7A0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549618C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B300B68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D325C8F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015DA9A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1701B24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4CDFBB5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24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D3E4178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8</w:t>
            </w:r>
          </w:p>
        </w:tc>
      </w:tr>
      <w:tr w:rsidR="004854CC" w:rsidRPr="00976AE1" w14:paraId="309087CC" w14:textId="77777777" w:rsidTr="008B4345">
        <w:tc>
          <w:tcPr>
            <w:tcW w:w="26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453F7EB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4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45AC9E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72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9FFE94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9A5EEA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DC1B25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AE4AC5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1B490E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72794B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481A73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CF8EEA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224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4E8584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4854CC" w:rsidRPr="00976AE1" w14:paraId="2459D5EA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B66052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. PC APQ Inc Disc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9A010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2.6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256DB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7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EDC92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BFE8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0044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60774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CC98B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B679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2E8A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3F06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3C8744F1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704495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3C20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82FD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90DB2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4EF1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C42EF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AF17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1DD7A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E77D8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C6BB8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4A83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1B6BF6FC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CAA0B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. PC APQ Corporal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42F5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.4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8805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4110E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5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252B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B5C4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2F823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3EFF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3AC5F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C9040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C209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4ED941E2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EEF41F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8032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3EE53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EC18D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39, .51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82C4B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209B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FC35E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ADD3F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AA534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A61E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9AA5D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40212330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C162F3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FDFB0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9484B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B4A21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BB5A5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5DAD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28D05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CD142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A529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8F369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2ECAA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72336F15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4FBCF5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 AC APQ Inc Disc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10D8A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2.5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4236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5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DE409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2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60C07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5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C4666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98663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610B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B1F6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1A39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ADAF8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322CDEF4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397CCE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75AE3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A8995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0E9A8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3, .30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4A3E2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6, .23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3F183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91AD3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AF9EC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6C0DA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521E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01768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3DA89877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1FC3F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6F34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0F9DF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2C0F5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54FA5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5640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AB3AC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F9F2A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DCF5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8606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47057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29F41186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DF3F6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. AC APQ Corporal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B4D8F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.3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F4693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74B1D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6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D6E5D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4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D0C9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2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18539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4ADEA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4CABF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6E3A3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BCF44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084B296E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511155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2A09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7182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57119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7, .24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4BDF1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6, .32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BA8FD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35, .49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2DB33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19CC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28369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C21BF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78A8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2B426272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810B25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956E6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B8FE6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0348A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06BC6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5CF4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9E6C5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AEA49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EBFE2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830AB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3E334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11E11631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C76A9C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. Twin APQ Inc Disc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51A92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3.2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D420A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6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F48EF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9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C6DD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3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AEDD7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6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724BE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5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6057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9CF42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4E9BE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F1DA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33DFFF2C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1D01CA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DA476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F1E38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B3A4B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2, .36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26E2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6, .21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7883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8, .34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01372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6, .23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AD2A6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40B8D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FEE60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B1B3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44E09104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4D0DEE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1C403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89F9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FA91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5CE0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AD250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72529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D7248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A209D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5F738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0531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1311F019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82370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6. Twin APQ Corporal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4697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7.6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AFA62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1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869DA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9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B0E4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0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40526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4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5F64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3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E52EB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31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D520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7FED9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C9C18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37CC8684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4AE66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13453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21CE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2AA06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1, .26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597AB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3, .27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6C29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6, .23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24B09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4, .31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85E1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4, .37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D5C4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AA398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6CF3A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5877C8EC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153EA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0D094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2AD23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09DB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3F65B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E47C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850B9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984D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999F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4C11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0952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5FF82CBD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63DCF4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7. Twin PEQ Conflict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0409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0.9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5B241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6.7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857A6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30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B488C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3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F0BE6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4083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5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7B3D2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38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E613F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6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84B1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86585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6709638F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949C4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EFCEC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DB80D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EA202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3, .37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DF728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5, .30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39BA1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1, .17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A5BF8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6, .24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B200F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31, .45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D3E2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40, .52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75B2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1BFD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1B95A26D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D5796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6123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06E55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9D88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14B8A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C403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39949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7423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85446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EE5C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E12D5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155B63EA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4E313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8. PC PEQ Conflict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8219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0.3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FCDDC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.9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D582F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8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0E563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9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E219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5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BA54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3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6F6AB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0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D6F2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2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7E1D5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6**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39255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7B37A4EA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4B6B0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15DF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6FD46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3377C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41, .53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73F1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43, .55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C7D3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6, .24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ABBC3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4, .31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01D5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3, .28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515AA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5, .30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0FBBA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40, .52]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9E6FE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59D836FD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BEA776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2B167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A6ADE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275A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57770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7F3EB6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591C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73C7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A776A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7F9AD7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64107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4854CC" w:rsidRPr="00976AE1" w14:paraId="67220468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C2639F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. AC PEQ Conflict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74B12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0.42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E63E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.9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AF99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9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152469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3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22D03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8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9F84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2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D603F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9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334E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1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F287C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8**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F6D5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8**</w:t>
            </w:r>
          </w:p>
        </w:tc>
      </w:tr>
      <w:tr w:rsidR="004854CC" w:rsidRPr="00976AE1" w14:paraId="2B07E98F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100245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3C78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7AD50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4A08A3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2, .36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3A326D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6, .31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D57F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41, .55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1371F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34, .49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07300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1, .27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936BC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4, .29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58FC1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1, .35]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A8D53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42, .54]</w:t>
            </w:r>
          </w:p>
        </w:tc>
      </w:tr>
      <w:tr w:rsidR="004854CC" w:rsidRPr="00976AE1" w14:paraId="0121125D" w14:textId="77777777" w:rsidTr="008B4345">
        <w:tc>
          <w:tcPr>
            <w:tcW w:w="26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997D93B" w14:textId="77777777" w:rsidR="004854CC" w:rsidRPr="00976AE1" w:rsidRDefault="004854CC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45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17594D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2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16DAA404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5CD2E6A0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21E65DC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1DA9898B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C0E6DF2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209C853A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2FAFD145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6FC1DAF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110B7F58" w14:textId="77777777" w:rsidR="004854CC" w:rsidRPr="00976AE1" w:rsidRDefault="004854CC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</w:tbl>
    <w:p w14:paraId="6CB8180D" w14:textId="2CC2DF86" w:rsidR="004854CC" w:rsidRPr="00976AE1" w:rsidRDefault="004854CC" w:rsidP="00D567B6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3C4EE12A" w14:textId="526A0B3B" w:rsidR="00681595" w:rsidRPr="00976AE1" w:rsidRDefault="004854CC" w:rsidP="004854C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  <w:i/>
          <w:iCs/>
        </w:rPr>
        <w:lastRenderedPageBreak/>
        <w:t>Note.</w:t>
      </w:r>
      <w:r w:rsidRPr="00976AE1">
        <w:rPr>
          <w:rFonts w:ascii="Times New Roman" w:hAnsi="Times New Roman" w:cs="Times New Roman"/>
        </w:rPr>
        <w:t xml:space="preserve"> </w:t>
      </w:r>
      <w:r w:rsidRPr="00976AE1">
        <w:rPr>
          <w:rFonts w:ascii="Times New Roman" w:hAnsi="Times New Roman" w:cs="Times New Roman"/>
          <w:i/>
          <w:iCs/>
        </w:rPr>
        <w:t>M</w:t>
      </w:r>
      <w:r w:rsidRPr="00976AE1">
        <w:rPr>
          <w:rFonts w:ascii="Times New Roman" w:hAnsi="Times New Roman" w:cs="Times New Roman"/>
        </w:rPr>
        <w:t xml:space="preserve"> and </w:t>
      </w:r>
      <w:r w:rsidRPr="00976AE1">
        <w:rPr>
          <w:rFonts w:ascii="Times New Roman" w:hAnsi="Times New Roman" w:cs="Times New Roman"/>
          <w:i/>
          <w:iCs/>
        </w:rPr>
        <w:t>SD</w:t>
      </w:r>
      <w:r w:rsidRPr="00976AE1">
        <w:rPr>
          <w:rFonts w:ascii="Times New Roman" w:hAnsi="Times New Roman" w:cs="Times New Roman"/>
        </w:rPr>
        <w:t xml:space="preserve"> are used to represent mean and standard deviation, respectively. Values in square brackets indicate the 95% confidence interval for each correlation.</w:t>
      </w:r>
      <w:r w:rsidR="00EB231A">
        <w:rPr>
          <w:rFonts w:ascii="Times New Roman" w:hAnsi="Times New Roman" w:cs="Times New Roman"/>
        </w:rPr>
        <w:t xml:space="preserve"> </w:t>
      </w:r>
      <w:r w:rsidRPr="00976AE1">
        <w:rPr>
          <w:rFonts w:ascii="Times New Roman" w:hAnsi="Times New Roman" w:cs="Times New Roman"/>
        </w:rPr>
        <w:t xml:space="preserve">Table generated with </w:t>
      </w:r>
      <w:proofErr w:type="spellStart"/>
      <w:r w:rsidRPr="00976AE1">
        <w:rPr>
          <w:rFonts w:ascii="Times New Roman" w:hAnsi="Times New Roman" w:cs="Times New Roman"/>
        </w:rPr>
        <w:t>apaTables</w:t>
      </w:r>
      <w:proofErr w:type="spellEnd"/>
      <w:r w:rsidRPr="00976AE1">
        <w:rPr>
          <w:rFonts w:ascii="Times New Roman" w:hAnsi="Times New Roman" w:cs="Times New Roman"/>
        </w:rPr>
        <w:t xml:space="preserve"> package in R </w:t>
      </w:r>
      <w:r w:rsidRPr="00976AE1">
        <w:rPr>
          <w:rFonts w:ascii="Times New Roman" w:hAnsi="Times New Roman" w:cs="Times New Roman"/>
        </w:rPr>
        <w:fldChar w:fldCharType="begin"/>
      </w:r>
      <w:r w:rsidRPr="00976AE1">
        <w:rPr>
          <w:rFonts w:ascii="Times New Roman" w:hAnsi="Times New Roman" w:cs="Times New Roman"/>
        </w:rPr>
        <w:instrText xml:space="preserve"> ADDIN EN.CITE &lt;EndNote&gt;&lt;Cite&gt;&lt;Author&gt;Stanley&lt;/Author&gt;&lt;Year&gt;2018&lt;/Year&gt;&lt;RecNum&gt;245&lt;/RecNum&gt;&lt;DisplayText&gt;(Stanley &amp;amp; Spence, 2018)&lt;/DisplayText&gt;&lt;record&gt;&lt;rec-number&gt;245&lt;/rec-number&gt;&lt;foreign-keys&gt;&lt;key app="EN" db-id="p99e2z9e5srsavedz2mp9xto55vrxtfwdsaf" timestamp="1640284836"&gt;245&lt;/key&gt;&lt;/foreign-keys&gt;&lt;ref-type name="Journal Article"&gt;17&lt;/ref-type&gt;&lt;contributors&gt;&lt;authors&gt;&lt;author&gt;Stanley, David J.&lt;/author&gt;&lt;author&gt;Spence, Jeffrey R.&lt;/author&gt;&lt;/authors&gt;&lt;/contributors&gt;&lt;titles&gt;&lt;title&gt;Reproducible Tables in Psychology Using the apaTables Package&lt;/title&gt;&lt;secondary-title&gt;Advances in Methods and Practices in Psychological Science&lt;/secondary-title&gt;&lt;/titles&gt;&lt;pages&gt;415-431&lt;/pages&gt;&lt;volume&gt;1&lt;/volume&gt;&lt;number&gt;3&lt;/number&gt;&lt;section&gt;415&lt;/section&gt;&lt;dates&gt;&lt;year&gt;2018&lt;/year&gt;&lt;/dates&gt;&lt;isbn&gt;2515-2459&amp;#xD;2515-2467&lt;/isbn&gt;&lt;urls&gt;&lt;/urls&gt;&lt;electronic-resource-num&gt;10.1177/2515245918773743&lt;/electronic-resource-num&gt;&lt;/record&gt;&lt;/Cite&gt;&lt;/EndNote&gt;</w:instrText>
      </w:r>
      <w:r w:rsidRPr="00976AE1">
        <w:rPr>
          <w:rFonts w:ascii="Times New Roman" w:hAnsi="Times New Roman" w:cs="Times New Roman"/>
        </w:rPr>
        <w:fldChar w:fldCharType="separate"/>
      </w:r>
      <w:r w:rsidRPr="00976AE1">
        <w:rPr>
          <w:rFonts w:ascii="Times New Roman" w:hAnsi="Times New Roman" w:cs="Times New Roman"/>
          <w:noProof/>
        </w:rPr>
        <w:t>(Stanley &amp; Spence, 2018)</w:t>
      </w:r>
      <w:r w:rsidRPr="00976AE1">
        <w:rPr>
          <w:rFonts w:ascii="Times New Roman" w:hAnsi="Times New Roman" w:cs="Times New Roman"/>
        </w:rPr>
        <w:fldChar w:fldCharType="end"/>
      </w:r>
      <w:r w:rsidRPr="00976AE1">
        <w:rPr>
          <w:rFonts w:ascii="Times New Roman" w:hAnsi="Times New Roman" w:cs="Times New Roman"/>
        </w:rPr>
        <w:t xml:space="preserve">. * indicates </w:t>
      </w:r>
      <w:r w:rsidRPr="00976AE1">
        <w:rPr>
          <w:rFonts w:ascii="Times New Roman" w:hAnsi="Times New Roman" w:cs="Times New Roman"/>
          <w:i/>
          <w:iCs/>
        </w:rPr>
        <w:t>p</w:t>
      </w:r>
      <w:r w:rsidRPr="00976AE1">
        <w:rPr>
          <w:rFonts w:ascii="Times New Roman" w:hAnsi="Times New Roman" w:cs="Times New Roman"/>
        </w:rPr>
        <w:t xml:space="preserve"> &lt; .05. ** indicates </w:t>
      </w:r>
      <w:r w:rsidRPr="00976AE1">
        <w:rPr>
          <w:rFonts w:ascii="Times New Roman" w:hAnsi="Times New Roman" w:cs="Times New Roman"/>
          <w:i/>
          <w:iCs/>
        </w:rPr>
        <w:t>p</w:t>
      </w:r>
      <w:r w:rsidRPr="00976AE1">
        <w:rPr>
          <w:rFonts w:ascii="Times New Roman" w:hAnsi="Times New Roman" w:cs="Times New Roman"/>
        </w:rPr>
        <w:t xml:space="preserve"> &lt; .01.</w:t>
      </w:r>
    </w:p>
    <w:p w14:paraId="30D319A7" w14:textId="77777777" w:rsidR="00681595" w:rsidRPr="00976AE1" w:rsidRDefault="00681595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br w:type="page"/>
      </w:r>
    </w:p>
    <w:p w14:paraId="52B206B3" w14:textId="671E6CA1" w:rsidR="004854CC" w:rsidRPr="00976AE1" w:rsidRDefault="00681595" w:rsidP="004854C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lastRenderedPageBreak/>
        <w:t>Table S10</w:t>
      </w:r>
    </w:p>
    <w:p w14:paraId="153A5427" w14:textId="79BB12B6" w:rsidR="00681595" w:rsidRPr="00976AE1" w:rsidRDefault="00681595" w:rsidP="004854C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12A29C05" w14:textId="77777777" w:rsidR="00681595" w:rsidRPr="00976AE1" w:rsidRDefault="00681595" w:rsidP="00681595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i/>
          <w:iCs/>
        </w:rPr>
      </w:pPr>
      <w:r w:rsidRPr="00976AE1">
        <w:rPr>
          <w:rFonts w:ascii="Times New Roman" w:hAnsi="Times New Roman" w:cs="Times New Roman"/>
          <w:i/>
          <w:iCs/>
        </w:rPr>
        <w:t>Means, standard deviations, and correlations with confidence intervals of all subscales included in warm parenting composite</w:t>
      </w:r>
    </w:p>
    <w:p w14:paraId="03482A03" w14:textId="77777777" w:rsidR="00681595" w:rsidRPr="00976AE1" w:rsidRDefault="00681595" w:rsidP="00681595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t xml:space="preserve"> </w:t>
      </w:r>
    </w:p>
    <w:tbl>
      <w:tblPr>
        <w:tblW w:w="13580" w:type="dxa"/>
        <w:tblInd w:w="100" w:type="dxa"/>
        <w:tblLayout w:type="fixed"/>
        <w:tblCellMar>
          <w:left w:w="100" w:type="dxa"/>
          <w:right w:w="100" w:type="dxa"/>
        </w:tblCellMar>
        <w:tblLook w:val="0000" w:firstRow="0" w:lastRow="0" w:firstColumn="0" w:lastColumn="0" w:noHBand="0" w:noVBand="0"/>
      </w:tblPr>
      <w:tblGrid>
        <w:gridCol w:w="2690"/>
        <w:gridCol w:w="865"/>
        <w:gridCol w:w="810"/>
        <w:gridCol w:w="1080"/>
        <w:gridCol w:w="1080"/>
        <w:gridCol w:w="990"/>
        <w:gridCol w:w="990"/>
        <w:gridCol w:w="1025"/>
        <w:gridCol w:w="990"/>
        <w:gridCol w:w="1080"/>
        <w:gridCol w:w="990"/>
        <w:gridCol w:w="990"/>
      </w:tblGrid>
      <w:tr w:rsidR="00681595" w:rsidRPr="00976AE1" w14:paraId="7CDF6FE7" w14:textId="77777777" w:rsidTr="008B4345">
        <w:tc>
          <w:tcPr>
            <w:tcW w:w="26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2805F6E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Variable</w:t>
            </w:r>
          </w:p>
        </w:tc>
        <w:tc>
          <w:tcPr>
            <w:tcW w:w="86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11D9A422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M</w:t>
            </w:r>
          </w:p>
        </w:tc>
        <w:tc>
          <w:tcPr>
            <w:tcW w:w="81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57A540F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i/>
                <w:iCs/>
              </w:rPr>
              <w:t>SD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0F7A002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6C224D9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10C748B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5DFDEED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02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877E942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B3C8DE7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D1C9362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C4F06D8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EC66A0D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</w:t>
            </w:r>
          </w:p>
        </w:tc>
      </w:tr>
      <w:tr w:rsidR="00681595" w:rsidRPr="00976AE1" w14:paraId="25E516AD" w14:textId="77777777" w:rsidTr="008B4345">
        <w:tc>
          <w:tcPr>
            <w:tcW w:w="26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2D4E270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86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BFF9D5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81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8448E8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91C2B5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8B80DF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7FC705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0A6F32A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25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66F79B4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440C750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2CF2EBB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7E4947E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bottom w:val="nil"/>
              <w:right w:val="nil"/>
            </w:tcBorders>
            <w:vAlign w:val="center"/>
          </w:tcPr>
          <w:p w14:paraId="5C578DB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</w:tr>
      <w:tr w:rsidR="00681595" w:rsidRPr="00976AE1" w14:paraId="7D4C265A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A3B939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ind w:right="3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. PC APQ Involve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05996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9.6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DAA1C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.0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7DA40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09FAE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EC4F4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965C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B3469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8A00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10AA0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794D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F54B0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6DCADEAE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85097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E8A17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87791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3D7B4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AEA89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87386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B5EB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BDA57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294C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2BDD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8973E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0A23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1E5FAD63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DB1D9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. PC APQ Positive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2C966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4.9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25BE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DBD9F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60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45FC6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FBD5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3EF9D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02772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2F8A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29E97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D9EE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580E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15AD72C6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B65A9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7F52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150DE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C2E88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55, .65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5F50D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C50C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A27BA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EFF2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F3F3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68850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4674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BA49C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27940DCF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8C5BC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692C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A32E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1F10B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05B9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56DBB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38D5B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6C01E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20A1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9A8C1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FC555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303C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00FB004E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279FD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 AC APQ Involve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EDD2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6.3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2770A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.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19425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2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383C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390F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DDAA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4A20F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DF9DF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AE3D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C39F4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2170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1D968A2B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754C0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8B2E3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7962A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9821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4, .30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91AB9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5, .13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71836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A9FF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7C49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EE748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85EE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E1FF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DCC6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0EB70C9F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3F60CC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714F6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FFB50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F9CA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8F8A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28C83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57E6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1F3E0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9AD7F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5B5D7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1D967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2327B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3B7AE672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6BD65A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. AC APQ Positive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0B031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3.7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1DB9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.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D170E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4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5AB0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2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F2C9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63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BDAEC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E7357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A743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4929F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C97B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B61CC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351B700A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E76952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C05AA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63DAF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5200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5, .32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9CF7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4, .30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D98AF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57, .68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B4BAB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BAC8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C7DEF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25F4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D4E8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4A6BE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5B060D8E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A5FCA8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DAAEB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6E96A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96402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28474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43353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DC20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90C6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8D124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1E46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37A3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94582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5C3E124A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2EE6F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5. Twin APQ Involve </w:t>
            </w:r>
          </w:p>
          <w:p w14:paraId="2CC1D6BE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(on mom)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57F64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4.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F4DD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6.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B1C3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39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5FFF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9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1861A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7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651F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0*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63455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75DD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7CF1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211C0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3CC42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7F2460DB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507FF7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4A13D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7717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F9176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33, .45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03D29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2, .26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B1B9B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8, .26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2EDF2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2, .19]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329E3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EBE09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15024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05922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C4776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7957C415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A4C099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7D7DF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6DC3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4A7E7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E1C72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2516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18B5D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54E3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5EAD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F450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E7C7E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BCE5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336B33B8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A49B9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6. Twin APQ Involve</w:t>
            </w:r>
          </w:p>
          <w:p w14:paraId="20BB0DDC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(on dad)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F679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30.0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7092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8.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F7784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9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CD5A5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9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E7CD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4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80C6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0*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60FCE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53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D3CF5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5FBC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58932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1154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166193B4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ABE047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7D3B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2F29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1918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2, .36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7C50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2, .17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FD613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5, .32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889C5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1, .19]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E238A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47, .58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52FD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2959F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6E4E0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B413A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5ADAD9EF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C2B2B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C0F51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87B02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E7E0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B47CB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20A96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0C90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FD439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16280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0B902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53A4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B8712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4134F0DE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E79911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7. Twin APQ Positive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7E29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21.2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C844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.3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BBEA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5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EE209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30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496A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2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F5143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9**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5194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65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77CBE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1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53FB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FA4C8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5703A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69853F3D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095981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B701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C743F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8679D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8, .32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FD58F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3, .37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BD5F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3, .21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C992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1, .28]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6C7C5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60, .69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B8D5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34, .47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99499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A93F0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3140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1D950BC3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D80591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5A4F8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AB108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A583A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B76BA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A9363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29CD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71C6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9556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E8D9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4B8C2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4CEFB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0BBF0A87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F0E7DE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8. PC PEQ Involve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FC1A0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3.3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80158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5B2D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59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B4FD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45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E3454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64C0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8**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00679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30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92CFA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2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35AC5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5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22C1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1A90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118FFF2F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03965D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AC45E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0279C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06660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54, .64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846D1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38, .51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58CED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2, .17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3C14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9, .27]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1AC35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3, .37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C3E44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5, .30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A2AB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7, .32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E4EED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AC8C5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2D4655C2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D55EF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6A3F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9C208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8BBE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6E479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E4E0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4C71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5FDE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B9F36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BCE0D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0A40C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64776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7F673A98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4C00D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9. AC PEQ Involve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58A4F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1.0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BE57E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.3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EF22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1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DD066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4B92C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68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9E13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57**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50B79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9F1A4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1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C0FA0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0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43BFC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6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20C66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4EA05704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FE4BC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36E28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9D33E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CFD1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2, .29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E6ED1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2, .17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21937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63, .73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34AD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51, .63]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A273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0, .18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03DF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2, .30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16927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-.03, .15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FD8F4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7, .25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6DC16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75E6502A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717CE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lastRenderedPageBreak/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99347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FACF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1AC4C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FB488E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1B2FA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FFD8C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2B621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5E0D0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794A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7D7CF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30DEF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81595" w:rsidRPr="00976AE1" w14:paraId="4E458AB0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9E626E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10. Twin PEQ Involve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32E384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40.5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4EF25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5.9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B457C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23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97B15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3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B978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9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1A52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4**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D8E9E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59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9354D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35**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A558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53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1F25CF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33**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A381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>.17**</w:t>
            </w:r>
          </w:p>
        </w:tc>
      </w:tr>
      <w:tr w:rsidR="00681595" w:rsidRPr="00976AE1" w14:paraId="0CE648AC" w14:textId="77777777" w:rsidTr="008B4345">
        <w:tc>
          <w:tcPr>
            <w:tcW w:w="26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669B6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25AE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1676C8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D7C43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5, .30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8EC7C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5, .20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93ACE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10, .28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5D2B5B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5, .23]</w:t>
            </w:r>
          </w:p>
        </w:tc>
        <w:tc>
          <w:tcPr>
            <w:tcW w:w="102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50B30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53, .64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9B151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7, .42]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8404D7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46, .58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BA99E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26, .40]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E0442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  <w:sz w:val="20"/>
                <w:szCs w:val="20"/>
              </w:rPr>
              <w:t>[.08, .26]</w:t>
            </w:r>
          </w:p>
        </w:tc>
      </w:tr>
      <w:tr w:rsidR="00681595" w:rsidRPr="00976AE1" w14:paraId="75BE7656" w14:textId="77777777" w:rsidTr="008B4345">
        <w:tc>
          <w:tcPr>
            <w:tcW w:w="26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97EA926" w14:textId="77777777" w:rsidR="00681595" w:rsidRPr="00976AE1" w:rsidRDefault="00681595" w:rsidP="008B434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65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B2C1FA1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81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6C60AA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694689C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67E19B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EAE452D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4EA076D6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25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CFBBF03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0DBDD09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DBB815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4D5E46CA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4CE9F35" w14:textId="77777777" w:rsidR="00681595" w:rsidRPr="00976AE1" w:rsidRDefault="00681595" w:rsidP="008B4345">
            <w:pPr>
              <w:widowControl w:val="0"/>
              <w:tabs>
                <w:tab w:val="decimal" w:leader="dot" w:pos="42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976AE1">
              <w:rPr>
                <w:rFonts w:ascii="Times New Roman" w:hAnsi="Times New Roman" w:cs="Times New Roman"/>
              </w:rPr>
              <w:t xml:space="preserve"> </w:t>
            </w:r>
          </w:p>
        </w:tc>
      </w:tr>
    </w:tbl>
    <w:p w14:paraId="18C9D950" w14:textId="77777777" w:rsidR="00681595" w:rsidRPr="00976AE1" w:rsidRDefault="00681595" w:rsidP="004854CC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342DB236" w14:textId="4F467AD6" w:rsidR="00681595" w:rsidRPr="00976AE1" w:rsidRDefault="00681595" w:rsidP="00681595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  <w:i/>
          <w:iCs/>
        </w:rPr>
        <w:t>Note.</w:t>
      </w:r>
      <w:r w:rsidRPr="00976AE1">
        <w:rPr>
          <w:rFonts w:ascii="Times New Roman" w:hAnsi="Times New Roman" w:cs="Times New Roman"/>
        </w:rPr>
        <w:t xml:space="preserve"> </w:t>
      </w:r>
      <w:r w:rsidRPr="00976AE1">
        <w:rPr>
          <w:rFonts w:ascii="Times New Roman" w:hAnsi="Times New Roman" w:cs="Times New Roman"/>
          <w:i/>
          <w:iCs/>
        </w:rPr>
        <w:t>M</w:t>
      </w:r>
      <w:r w:rsidRPr="00976AE1">
        <w:rPr>
          <w:rFonts w:ascii="Times New Roman" w:hAnsi="Times New Roman" w:cs="Times New Roman"/>
        </w:rPr>
        <w:t xml:space="preserve"> and </w:t>
      </w:r>
      <w:r w:rsidRPr="00976AE1">
        <w:rPr>
          <w:rFonts w:ascii="Times New Roman" w:hAnsi="Times New Roman" w:cs="Times New Roman"/>
          <w:i/>
          <w:iCs/>
        </w:rPr>
        <w:t>SD</w:t>
      </w:r>
      <w:r w:rsidRPr="00976AE1">
        <w:rPr>
          <w:rFonts w:ascii="Times New Roman" w:hAnsi="Times New Roman" w:cs="Times New Roman"/>
        </w:rPr>
        <w:t xml:space="preserve"> are used to represent mean and standard deviation, respectively. Values in square brackets indicate the 95% confidence interval for each correlation. Table generated with </w:t>
      </w:r>
      <w:proofErr w:type="spellStart"/>
      <w:r w:rsidRPr="00976AE1">
        <w:rPr>
          <w:rFonts w:ascii="Times New Roman" w:hAnsi="Times New Roman" w:cs="Times New Roman"/>
        </w:rPr>
        <w:t>apaTables</w:t>
      </w:r>
      <w:proofErr w:type="spellEnd"/>
      <w:r w:rsidRPr="00976AE1">
        <w:rPr>
          <w:rFonts w:ascii="Times New Roman" w:hAnsi="Times New Roman" w:cs="Times New Roman"/>
        </w:rPr>
        <w:t xml:space="preserve"> package in R </w:t>
      </w:r>
      <w:r w:rsidRPr="00976AE1">
        <w:rPr>
          <w:rFonts w:ascii="Times New Roman" w:hAnsi="Times New Roman" w:cs="Times New Roman"/>
        </w:rPr>
        <w:fldChar w:fldCharType="begin"/>
      </w:r>
      <w:r w:rsidRPr="00976AE1">
        <w:rPr>
          <w:rFonts w:ascii="Times New Roman" w:hAnsi="Times New Roman" w:cs="Times New Roman"/>
        </w:rPr>
        <w:instrText xml:space="preserve"> ADDIN EN.CITE &lt;EndNote&gt;&lt;Cite&gt;&lt;Author&gt;Stanley&lt;/Author&gt;&lt;Year&gt;2018&lt;/Year&gt;&lt;RecNum&gt;245&lt;/RecNum&gt;&lt;DisplayText&gt;(Stanley &amp;amp; Spence, 2018)&lt;/DisplayText&gt;&lt;record&gt;&lt;rec-number&gt;245&lt;/rec-number&gt;&lt;foreign-keys&gt;&lt;key app="EN" db-id="p99e2z9e5srsavedz2mp9xto55vrxtfwdsaf" timestamp="1640284836"&gt;245&lt;/key&gt;&lt;/foreign-keys&gt;&lt;ref-type name="Journal Article"&gt;17&lt;/ref-type&gt;&lt;contributors&gt;&lt;authors&gt;&lt;author&gt;Stanley, David J.&lt;/author&gt;&lt;author&gt;Spence, Jeffrey R.&lt;/author&gt;&lt;/authors&gt;&lt;/contributors&gt;&lt;titles&gt;&lt;title&gt;Reproducible Tables in Psychology Using the apaTables Package&lt;/title&gt;&lt;secondary-title&gt;Advances in Methods and Practices in Psychological Science&lt;/secondary-title&gt;&lt;/titles&gt;&lt;pages&gt;415-431&lt;/pages&gt;&lt;volume&gt;1&lt;/volume&gt;&lt;number&gt;3&lt;/number&gt;&lt;section&gt;415&lt;/section&gt;&lt;dates&gt;&lt;year&gt;2018&lt;/year&gt;&lt;/dates&gt;&lt;isbn&gt;2515-2459&amp;#xD;2515-2467&lt;/isbn&gt;&lt;urls&gt;&lt;/urls&gt;&lt;electronic-resource-num&gt;10.1177/2515245918773743&lt;/electronic-resource-num&gt;&lt;/record&gt;&lt;/Cite&gt;&lt;/EndNote&gt;</w:instrText>
      </w:r>
      <w:r w:rsidRPr="00976AE1">
        <w:rPr>
          <w:rFonts w:ascii="Times New Roman" w:hAnsi="Times New Roman" w:cs="Times New Roman"/>
        </w:rPr>
        <w:fldChar w:fldCharType="separate"/>
      </w:r>
      <w:r w:rsidRPr="00976AE1">
        <w:rPr>
          <w:rFonts w:ascii="Times New Roman" w:hAnsi="Times New Roman" w:cs="Times New Roman"/>
          <w:noProof/>
        </w:rPr>
        <w:t>(Stanley &amp; Spence, 2018)</w:t>
      </w:r>
      <w:r w:rsidRPr="00976AE1">
        <w:rPr>
          <w:rFonts w:ascii="Times New Roman" w:hAnsi="Times New Roman" w:cs="Times New Roman"/>
        </w:rPr>
        <w:fldChar w:fldCharType="end"/>
      </w:r>
      <w:r w:rsidRPr="00976AE1">
        <w:rPr>
          <w:rFonts w:ascii="Times New Roman" w:hAnsi="Times New Roman" w:cs="Times New Roman"/>
        </w:rPr>
        <w:t xml:space="preserve">. * indicates </w:t>
      </w:r>
      <w:r w:rsidRPr="00976AE1">
        <w:rPr>
          <w:rFonts w:ascii="Times New Roman" w:hAnsi="Times New Roman" w:cs="Times New Roman"/>
          <w:i/>
          <w:iCs/>
        </w:rPr>
        <w:t>p</w:t>
      </w:r>
      <w:r w:rsidRPr="00976AE1">
        <w:rPr>
          <w:rFonts w:ascii="Times New Roman" w:hAnsi="Times New Roman" w:cs="Times New Roman"/>
        </w:rPr>
        <w:t xml:space="preserve"> &lt; .05. ** indicates </w:t>
      </w:r>
      <w:r w:rsidRPr="00976AE1">
        <w:rPr>
          <w:rFonts w:ascii="Times New Roman" w:hAnsi="Times New Roman" w:cs="Times New Roman"/>
          <w:i/>
          <w:iCs/>
        </w:rPr>
        <w:t>p</w:t>
      </w:r>
      <w:r w:rsidRPr="00976AE1">
        <w:rPr>
          <w:rFonts w:ascii="Times New Roman" w:hAnsi="Times New Roman" w:cs="Times New Roman"/>
        </w:rPr>
        <w:t xml:space="preserve"> &lt; .01.</w:t>
      </w:r>
    </w:p>
    <w:p w14:paraId="4B05E5D4" w14:textId="77777777" w:rsidR="004854CC" w:rsidRPr="00976AE1" w:rsidRDefault="004854CC" w:rsidP="00D567B6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78A62064" w14:textId="77777777" w:rsidR="00D567B6" w:rsidRPr="00976AE1" w:rsidRDefault="00D567B6" w:rsidP="005D180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05C1C2DB" w14:textId="77777777" w:rsidR="00F84FA3" w:rsidRPr="00976AE1" w:rsidRDefault="00F84FA3" w:rsidP="00A96E29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7506FF43" w14:textId="77777777" w:rsidR="00A96E29" w:rsidRPr="00976AE1" w:rsidRDefault="00A96E29">
      <w:pPr>
        <w:rPr>
          <w:rFonts w:ascii="Times New Roman" w:hAnsi="Times New Roman" w:cs="Times New Roman"/>
        </w:rPr>
      </w:pPr>
    </w:p>
    <w:p w14:paraId="25D03168" w14:textId="78F85335" w:rsidR="00A96E29" w:rsidRPr="00976AE1" w:rsidRDefault="00A96E29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br w:type="page"/>
      </w:r>
    </w:p>
    <w:p w14:paraId="3822C53B" w14:textId="77777777" w:rsidR="00A96E29" w:rsidRPr="00976AE1" w:rsidRDefault="00A96E29">
      <w:pPr>
        <w:rPr>
          <w:rFonts w:ascii="Times New Roman" w:hAnsi="Times New Roman" w:cs="Times New Roman"/>
        </w:rPr>
        <w:sectPr w:rsidR="00A96E29" w:rsidRPr="00976AE1">
          <w:pgSz w:w="15840" w:h="12240" w:orient="landscape"/>
          <w:pgMar w:top="1440" w:right="1440" w:bottom="1440" w:left="1440" w:header="720" w:footer="720" w:gutter="0"/>
          <w:cols w:space="720"/>
          <w:noEndnote/>
        </w:sectPr>
      </w:pPr>
    </w:p>
    <w:p w14:paraId="699D0DAA" w14:textId="2BBE5181" w:rsidR="00A96E29" w:rsidRPr="00976AE1" w:rsidRDefault="00A96E29" w:rsidP="00A96E29">
      <w:pPr>
        <w:jc w:val="center"/>
        <w:rPr>
          <w:rFonts w:ascii="Times New Roman" w:hAnsi="Times New Roman" w:cs="Times New Roman"/>
          <w:b/>
          <w:bCs/>
        </w:rPr>
      </w:pPr>
      <w:r w:rsidRPr="00976AE1">
        <w:rPr>
          <w:rFonts w:ascii="Times New Roman" w:hAnsi="Times New Roman" w:cs="Times New Roman"/>
          <w:b/>
          <w:bCs/>
        </w:rPr>
        <w:lastRenderedPageBreak/>
        <w:t>References</w:t>
      </w:r>
    </w:p>
    <w:p w14:paraId="3F497D82" w14:textId="77777777" w:rsidR="00A96E29" w:rsidRPr="00976AE1" w:rsidRDefault="00A96E29" w:rsidP="00A96E29">
      <w:pPr>
        <w:jc w:val="center"/>
        <w:rPr>
          <w:rFonts w:ascii="Times New Roman" w:hAnsi="Times New Roman" w:cs="Times New Roman"/>
          <w:b/>
          <w:bCs/>
        </w:rPr>
      </w:pPr>
    </w:p>
    <w:p w14:paraId="0A685FA9" w14:textId="77777777" w:rsidR="00681595" w:rsidRPr="00976AE1" w:rsidRDefault="00A96E29" w:rsidP="00681595">
      <w:pPr>
        <w:pStyle w:val="EndNoteBibliography"/>
        <w:ind w:left="720" w:hanging="720"/>
        <w:rPr>
          <w:noProof/>
        </w:rPr>
      </w:pPr>
      <w:r w:rsidRPr="00976AE1">
        <w:fldChar w:fldCharType="begin"/>
      </w:r>
      <w:r w:rsidRPr="00976AE1">
        <w:instrText xml:space="preserve"> ADDIN EN.REFLIST </w:instrText>
      </w:r>
      <w:r w:rsidRPr="00976AE1">
        <w:fldChar w:fldCharType="separate"/>
      </w:r>
      <w:r w:rsidR="00681595" w:rsidRPr="00976AE1">
        <w:rPr>
          <w:noProof/>
        </w:rPr>
        <w:t xml:space="preserve">Behrendt, S. (2014). </w:t>
      </w:r>
      <w:r w:rsidR="00681595" w:rsidRPr="00976AE1">
        <w:rPr>
          <w:i/>
          <w:noProof/>
        </w:rPr>
        <w:t xml:space="preserve">Lm.Beta: Add Standardized Regression Coefficients to Lm-Objects. </w:t>
      </w:r>
      <w:r w:rsidR="00681595" w:rsidRPr="00976AE1">
        <w:rPr>
          <w:noProof/>
        </w:rPr>
        <w:t>In (Version 1.5-1) https://CRAN.R-project.org/package=lm.beta</w:t>
      </w:r>
    </w:p>
    <w:p w14:paraId="1CB40989" w14:textId="77777777" w:rsidR="00681595" w:rsidRPr="00976AE1" w:rsidRDefault="00681595" w:rsidP="00681595">
      <w:pPr>
        <w:pStyle w:val="EndNoteBibliography"/>
        <w:ind w:left="720" w:hanging="720"/>
        <w:rPr>
          <w:noProof/>
        </w:rPr>
      </w:pPr>
      <w:r w:rsidRPr="00976AE1">
        <w:rPr>
          <w:noProof/>
        </w:rPr>
        <w:t xml:space="preserve">Stanley, D. J., &amp; Spence, J. R. (2018). Reproducible Tables in Psychology Using the Apatables Package. </w:t>
      </w:r>
      <w:r w:rsidRPr="00976AE1">
        <w:rPr>
          <w:i/>
          <w:noProof/>
        </w:rPr>
        <w:t>Advances in Methods and Practices in Psychological Science, 1</w:t>
      </w:r>
      <w:r w:rsidRPr="00976AE1">
        <w:rPr>
          <w:noProof/>
        </w:rPr>
        <w:t xml:space="preserve">(3), 415-431. https://doi.org/10.1177/2515245918773743 </w:t>
      </w:r>
    </w:p>
    <w:p w14:paraId="464F58C3" w14:textId="3973709D" w:rsidR="00853C01" w:rsidRPr="00D1516C" w:rsidRDefault="00A96E29">
      <w:pPr>
        <w:rPr>
          <w:rFonts w:ascii="Times New Roman" w:hAnsi="Times New Roman" w:cs="Times New Roman"/>
        </w:rPr>
      </w:pPr>
      <w:r w:rsidRPr="00976AE1">
        <w:rPr>
          <w:rFonts w:ascii="Times New Roman" w:hAnsi="Times New Roman" w:cs="Times New Roman"/>
        </w:rPr>
        <w:fldChar w:fldCharType="end"/>
      </w:r>
    </w:p>
    <w:sectPr w:rsidR="00853C01" w:rsidRPr="00D1516C" w:rsidSect="00A96E29">
      <w:pgSz w:w="12240" w:h="15840"/>
      <w:pgMar w:top="1440" w:right="1440" w:bottom="1440" w:left="144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E60AB5" w14:textId="77777777" w:rsidR="009B4FAE" w:rsidRDefault="009B4FAE" w:rsidP="00C547D7">
      <w:r>
        <w:separator/>
      </w:r>
    </w:p>
  </w:endnote>
  <w:endnote w:type="continuationSeparator" w:id="0">
    <w:p w14:paraId="6F4679F0" w14:textId="77777777" w:rsidR="009B4FAE" w:rsidRDefault="009B4FAE" w:rsidP="00C547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2C6236" w14:textId="77777777" w:rsidR="00C547D7" w:rsidRDefault="00C547D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D24C3E" w14:textId="77777777" w:rsidR="00C547D7" w:rsidRDefault="00C547D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17BF5F" w14:textId="77777777" w:rsidR="00C547D7" w:rsidRDefault="00C547D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014F5A" w14:textId="77777777" w:rsidR="009B4FAE" w:rsidRDefault="009B4FAE" w:rsidP="00C547D7">
      <w:r>
        <w:separator/>
      </w:r>
    </w:p>
  </w:footnote>
  <w:footnote w:type="continuationSeparator" w:id="0">
    <w:p w14:paraId="07AEA287" w14:textId="77777777" w:rsidR="009B4FAE" w:rsidRDefault="009B4FAE" w:rsidP="00C547D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BDFA4E" w14:textId="77777777" w:rsidR="00C547D7" w:rsidRDefault="00C547D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6AE735" w14:textId="2464D98C" w:rsidR="00C547D7" w:rsidRPr="00C547D7" w:rsidRDefault="00C547D7" w:rsidP="00C547D7">
    <w:pPr>
      <w:framePr w:wrap="none" w:vAnchor="text" w:hAnchor="margin" w:xAlign="right" w:y="1"/>
      <w:tabs>
        <w:tab w:val="center" w:pos="4680"/>
        <w:tab w:val="right" w:pos="9360"/>
      </w:tabs>
      <w:rPr>
        <w:rFonts w:ascii="Times New Roman" w:eastAsiaTheme="minorHAnsi" w:hAnsi="Times New Roman" w:cs="Times New Roman"/>
      </w:rPr>
    </w:pPr>
    <w:r>
      <w:rPr>
        <w:rFonts w:ascii="Times New Roman" w:eastAsiaTheme="minorHAnsi" w:hAnsi="Times New Roman" w:cs="Times New Roman"/>
      </w:rPr>
      <w:t>S</w:t>
    </w:r>
    <w:sdt>
      <w:sdtPr>
        <w:rPr>
          <w:rFonts w:ascii="Times New Roman" w:eastAsiaTheme="minorHAnsi" w:hAnsi="Times New Roman" w:cs="Times New Roman"/>
        </w:rPr>
        <w:id w:val="1679000242"/>
        <w:docPartObj>
          <w:docPartGallery w:val="Page Numbers (Top of Page)"/>
          <w:docPartUnique/>
        </w:docPartObj>
      </w:sdtPr>
      <w:sdtEndPr/>
      <w:sdtContent>
        <w:r w:rsidRPr="00C547D7">
          <w:rPr>
            <w:rFonts w:ascii="Times New Roman" w:eastAsiaTheme="minorHAnsi" w:hAnsi="Times New Roman" w:cs="Times New Roman"/>
          </w:rPr>
          <w:fldChar w:fldCharType="begin"/>
        </w:r>
        <w:r w:rsidRPr="00C547D7">
          <w:rPr>
            <w:rFonts w:ascii="Times New Roman" w:eastAsiaTheme="minorHAnsi" w:hAnsi="Times New Roman" w:cs="Times New Roman"/>
          </w:rPr>
          <w:instrText xml:space="preserve"> PAGE </w:instrText>
        </w:r>
        <w:r w:rsidRPr="00C547D7">
          <w:rPr>
            <w:rFonts w:ascii="Times New Roman" w:eastAsiaTheme="minorHAnsi" w:hAnsi="Times New Roman" w:cs="Times New Roman"/>
          </w:rPr>
          <w:fldChar w:fldCharType="separate"/>
        </w:r>
        <w:r w:rsidRPr="00C547D7">
          <w:rPr>
            <w:rFonts w:ascii="Times New Roman" w:eastAsiaTheme="minorHAnsi" w:hAnsi="Times New Roman" w:cs="Times New Roman"/>
          </w:rPr>
          <w:t>1</w:t>
        </w:r>
        <w:r w:rsidRPr="00C547D7">
          <w:rPr>
            <w:rFonts w:ascii="Times New Roman" w:eastAsiaTheme="minorHAnsi" w:hAnsi="Times New Roman" w:cs="Times New Roman"/>
          </w:rPr>
          <w:fldChar w:fldCharType="end"/>
        </w:r>
      </w:sdtContent>
    </w:sdt>
  </w:p>
  <w:p w14:paraId="7A34AB60" w14:textId="77777777" w:rsidR="00C547D7" w:rsidRPr="00C547D7" w:rsidRDefault="00C547D7" w:rsidP="00C547D7">
    <w:pPr>
      <w:tabs>
        <w:tab w:val="center" w:pos="4680"/>
        <w:tab w:val="right" w:pos="9360"/>
      </w:tabs>
      <w:ind w:right="360"/>
      <w:rPr>
        <w:rFonts w:ascii="Times New Roman" w:eastAsiaTheme="minorHAnsi" w:hAnsi="Times New Roman" w:cs="Times New Roman"/>
      </w:rPr>
    </w:pPr>
    <w:r w:rsidRPr="00C547D7">
      <w:rPr>
        <w:rFonts w:ascii="Times New Roman" w:eastAsiaTheme="minorHAnsi" w:hAnsi="Times New Roman" w:cs="Times New Roman"/>
      </w:rPr>
      <w:t>ROLE OF PARENTING IN INTERGENERATIONAL TRANSMISSION OF EF</w:t>
    </w:r>
  </w:p>
  <w:p w14:paraId="5615066C" w14:textId="77777777" w:rsidR="00C547D7" w:rsidRDefault="00C547D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2770E7" w14:textId="77777777" w:rsidR="00C547D7" w:rsidRDefault="00C547D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5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(no weird initials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9e2z9e5srsavedz2mp9xto55vrxtfwdsaf&quot;&gt;Parenting and EF&lt;record-ids&gt;&lt;item&gt;245&lt;/item&gt;&lt;item&gt;246&lt;/item&gt;&lt;/record-ids&gt;&lt;/item&gt;&lt;/Libraries&gt;"/>
  </w:docVars>
  <w:rsids>
    <w:rsidRoot w:val="00E14FFC"/>
    <w:rsid w:val="000126A0"/>
    <w:rsid w:val="00024338"/>
    <w:rsid w:val="00025496"/>
    <w:rsid w:val="00026F47"/>
    <w:rsid w:val="00037045"/>
    <w:rsid w:val="00037D54"/>
    <w:rsid w:val="000500FC"/>
    <w:rsid w:val="00050104"/>
    <w:rsid w:val="00061D35"/>
    <w:rsid w:val="00067EE3"/>
    <w:rsid w:val="000713B8"/>
    <w:rsid w:val="00096812"/>
    <w:rsid w:val="00096EE7"/>
    <w:rsid w:val="000B27E2"/>
    <w:rsid w:val="000C17C7"/>
    <w:rsid w:val="000D1884"/>
    <w:rsid w:val="000D24AA"/>
    <w:rsid w:val="001136C0"/>
    <w:rsid w:val="00114128"/>
    <w:rsid w:val="001211B0"/>
    <w:rsid w:val="00127098"/>
    <w:rsid w:val="00140452"/>
    <w:rsid w:val="00144EC2"/>
    <w:rsid w:val="00165B8D"/>
    <w:rsid w:val="00172FFB"/>
    <w:rsid w:val="0018268A"/>
    <w:rsid w:val="00187B0C"/>
    <w:rsid w:val="001A47B0"/>
    <w:rsid w:val="001A6F98"/>
    <w:rsid w:val="001B5F7A"/>
    <w:rsid w:val="001E2DBD"/>
    <w:rsid w:val="001E3CBB"/>
    <w:rsid w:val="001E5B27"/>
    <w:rsid w:val="001F3D2A"/>
    <w:rsid w:val="002359C4"/>
    <w:rsid w:val="00246B3B"/>
    <w:rsid w:val="00263E46"/>
    <w:rsid w:val="00276A0C"/>
    <w:rsid w:val="00277E6B"/>
    <w:rsid w:val="002821F2"/>
    <w:rsid w:val="00295B64"/>
    <w:rsid w:val="002A14D7"/>
    <w:rsid w:val="002C44BD"/>
    <w:rsid w:val="002D1288"/>
    <w:rsid w:val="002D46F2"/>
    <w:rsid w:val="002F0E56"/>
    <w:rsid w:val="002F534B"/>
    <w:rsid w:val="00316DA7"/>
    <w:rsid w:val="003347D5"/>
    <w:rsid w:val="00362F8D"/>
    <w:rsid w:val="0037051A"/>
    <w:rsid w:val="00380FC9"/>
    <w:rsid w:val="003A46C3"/>
    <w:rsid w:val="003D4226"/>
    <w:rsid w:val="00400064"/>
    <w:rsid w:val="00404135"/>
    <w:rsid w:val="00413DDC"/>
    <w:rsid w:val="004224C2"/>
    <w:rsid w:val="00427756"/>
    <w:rsid w:val="00443A56"/>
    <w:rsid w:val="00466084"/>
    <w:rsid w:val="00484503"/>
    <w:rsid w:val="004854CC"/>
    <w:rsid w:val="004C1205"/>
    <w:rsid w:val="004E4C2B"/>
    <w:rsid w:val="005008CA"/>
    <w:rsid w:val="00523726"/>
    <w:rsid w:val="005640CE"/>
    <w:rsid w:val="00584B70"/>
    <w:rsid w:val="00595D35"/>
    <w:rsid w:val="005D1804"/>
    <w:rsid w:val="005F01BF"/>
    <w:rsid w:val="005F65C1"/>
    <w:rsid w:val="00605749"/>
    <w:rsid w:val="00606043"/>
    <w:rsid w:val="00647369"/>
    <w:rsid w:val="00656800"/>
    <w:rsid w:val="006709DE"/>
    <w:rsid w:val="00681595"/>
    <w:rsid w:val="00684EAE"/>
    <w:rsid w:val="006D17D4"/>
    <w:rsid w:val="006D42B8"/>
    <w:rsid w:val="0070561B"/>
    <w:rsid w:val="0071289E"/>
    <w:rsid w:val="00730C10"/>
    <w:rsid w:val="00763DBB"/>
    <w:rsid w:val="007B6C90"/>
    <w:rsid w:val="00821665"/>
    <w:rsid w:val="00853C01"/>
    <w:rsid w:val="00862C99"/>
    <w:rsid w:val="00892FBE"/>
    <w:rsid w:val="008B5F33"/>
    <w:rsid w:val="008D1B96"/>
    <w:rsid w:val="009057E6"/>
    <w:rsid w:val="009225AD"/>
    <w:rsid w:val="009451C2"/>
    <w:rsid w:val="00960B8C"/>
    <w:rsid w:val="00963F4A"/>
    <w:rsid w:val="00967DAF"/>
    <w:rsid w:val="00976AE1"/>
    <w:rsid w:val="00991C22"/>
    <w:rsid w:val="009A2111"/>
    <w:rsid w:val="009A6587"/>
    <w:rsid w:val="009B4FAE"/>
    <w:rsid w:val="009D0337"/>
    <w:rsid w:val="009F0487"/>
    <w:rsid w:val="009F7FF3"/>
    <w:rsid w:val="00A05605"/>
    <w:rsid w:val="00A111F5"/>
    <w:rsid w:val="00A11F5E"/>
    <w:rsid w:val="00A267A0"/>
    <w:rsid w:val="00A56E33"/>
    <w:rsid w:val="00A6401D"/>
    <w:rsid w:val="00A654B2"/>
    <w:rsid w:val="00A70FB3"/>
    <w:rsid w:val="00A71A42"/>
    <w:rsid w:val="00A82036"/>
    <w:rsid w:val="00A87AAB"/>
    <w:rsid w:val="00A96E29"/>
    <w:rsid w:val="00AB3D46"/>
    <w:rsid w:val="00AF3608"/>
    <w:rsid w:val="00B0437A"/>
    <w:rsid w:val="00B1291E"/>
    <w:rsid w:val="00B46C61"/>
    <w:rsid w:val="00B5129B"/>
    <w:rsid w:val="00B66DF5"/>
    <w:rsid w:val="00B66E0E"/>
    <w:rsid w:val="00B875CA"/>
    <w:rsid w:val="00BC7EA3"/>
    <w:rsid w:val="00BD2E78"/>
    <w:rsid w:val="00BE0037"/>
    <w:rsid w:val="00BE54BB"/>
    <w:rsid w:val="00BF52C3"/>
    <w:rsid w:val="00BF62E6"/>
    <w:rsid w:val="00C44B56"/>
    <w:rsid w:val="00C547D7"/>
    <w:rsid w:val="00C74A5C"/>
    <w:rsid w:val="00CA2D9C"/>
    <w:rsid w:val="00CA464A"/>
    <w:rsid w:val="00CA5F7A"/>
    <w:rsid w:val="00CA770A"/>
    <w:rsid w:val="00CB1B3A"/>
    <w:rsid w:val="00CE7055"/>
    <w:rsid w:val="00CF769A"/>
    <w:rsid w:val="00D0043D"/>
    <w:rsid w:val="00D07BBB"/>
    <w:rsid w:val="00D115E5"/>
    <w:rsid w:val="00D12125"/>
    <w:rsid w:val="00D124BA"/>
    <w:rsid w:val="00D1516C"/>
    <w:rsid w:val="00D15EBC"/>
    <w:rsid w:val="00D34D5C"/>
    <w:rsid w:val="00D3555B"/>
    <w:rsid w:val="00D43C50"/>
    <w:rsid w:val="00D567B6"/>
    <w:rsid w:val="00D80B0A"/>
    <w:rsid w:val="00D93FB3"/>
    <w:rsid w:val="00DA36A5"/>
    <w:rsid w:val="00DA3AF3"/>
    <w:rsid w:val="00DC6520"/>
    <w:rsid w:val="00DE413C"/>
    <w:rsid w:val="00DF77DA"/>
    <w:rsid w:val="00E14FFC"/>
    <w:rsid w:val="00E2192E"/>
    <w:rsid w:val="00E257FC"/>
    <w:rsid w:val="00E32345"/>
    <w:rsid w:val="00E405B5"/>
    <w:rsid w:val="00E517BA"/>
    <w:rsid w:val="00E53F5C"/>
    <w:rsid w:val="00E67992"/>
    <w:rsid w:val="00E82C07"/>
    <w:rsid w:val="00E8738D"/>
    <w:rsid w:val="00E934B0"/>
    <w:rsid w:val="00EB231A"/>
    <w:rsid w:val="00EB645F"/>
    <w:rsid w:val="00EB7F07"/>
    <w:rsid w:val="00EE15BB"/>
    <w:rsid w:val="00EE6EA8"/>
    <w:rsid w:val="00EF4B37"/>
    <w:rsid w:val="00F261C8"/>
    <w:rsid w:val="00F60E9D"/>
    <w:rsid w:val="00F81BC6"/>
    <w:rsid w:val="00F84FA3"/>
    <w:rsid w:val="00FA246B"/>
    <w:rsid w:val="00FB1B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063F62"/>
  <w15:chartTrackingRefBased/>
  <w15:docId w15:val="{5F2D2C5E-1F89-1340-90BA-E4C1FEF445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63DBB"/>
    <w:rPr>
      <w:rFonts w:asciiTheme="minorHAnsi" w:eastAsiaTheme="minorEastAsia" w:hAnsiTheme="minorHAnsi" w:cstheme="min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96E29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6E29"/>
    <w:rPr>
      <w:rFonts w:eastAsiaTheme="minorEastAsia"/>
    </w:rPr>
  </w:style>
  <w:style w:type="paragraph" w:customStyle="1" w:styleId="EndNoteBibliography">
    <w:name w:val="EndNote Bibliography"/>
    <w:basedOn w:val="Normal"/>
    <w:link w:val="EndNoteBibliographyChar"/>
    <w:rsid w:val="00A96E29"/>
    <w:pPr>
      <w:spacing w:line="480" w:lineRule="auto"/>
    </w:pPr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A96E29"/>
    <w:rPr>
      <w:rFonts w:eastAsiaTheme="minorEastAsia"/>
    </w:rPr>
  </w:style>
  <w:style w:type="paragraph" w:styleId="ListParagraph">
    <w:name w:val="List Paragraph"/>
    <w:basedOn w:val="Normal"/>
    <w:uiPriority w:val="34"/>
    <w:qFormat/>
    <w:rsid w:val="00BF62E6"/>
    <w:pPr>
      <w:ind w:left="720"/>
      <w:contextualSpacing/>
    </w:pPr>
  </w:style>
  <w:style w:type="table" w:styleId="TableGrid">
    <w:name w:val="Table Grid"/>
    <w:basedOn w:val="TableNormal"/>
    <w:uiPriority w:val="39"/>
    <w:rsid w:val="00E517B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517B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517BA"/>
    <w:rPr>
      <w:rFonts w:ascii="Times New Roman" w:eastAsiaTheme="minorHAnsi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517B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2E78"/>
    <w:rPr>
      <w:rFonts w:asciiTheme="minorHAnsi" w:eastAsiaTheme="minorEastAsia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2E78"/>
    <w:rPr>
      <w:rFonts w:asciiTheme="minorHAnsi" w:eastAsiaTheme="minorEastAsia" w:hAnsiTheme="minorHAnsi" w:cstheme="minorBidi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C547D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547D7"/>
    <w:rPr>
      <w:rFonts w:asciiTheme="minorHAnsi" w:eastAsiaTheme="minorEastAsia" w:hAnsiTheme="minorHAnsi" w:cstheme="minorBidi"/>
    </w:rPr>
  </w:style>
  <w:style w:type="paragraph" w:styleId="Footer">
    <w:name w:val="footer"/>
    <w:basedOn w:val="Normal"/>
    <w:link w:val="FooterChar"/>
    <w:uiPriority w:val="99"/>
    <w:unhideWhenUsed/>
    <w:rsid w:val="00C547D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547D7"/>
    <w:rPr>
      <w:rFonts w:asciiTheme="minorHAnsi" w:eastAsiaTheme="minorEastAsia" w:hAnsiTheme="minorHAnsi" w:cstheme="minorBidi"/>
    </w:rPr>
  </w:style>
  <w:style w:type="paragraph" w:styleId="Revision">
    <w:name w:val="Revision"/>
    <w:hidden/>
    <w:uiPriority w:val="99"/>
    <w:semiHidden/>
    <w:rsid w:val="009057E6"/>
    <w:rPr>
      <w:rFonts w:asciiTheme="minorHAnsi" w:eastAsiaTheme="minorEastAsia" w:hAnsiTheme="minorHAnsi" w:cstheme="min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4</Pages>
  <Words>3219</Words>
  <Characters>18350</Characters>
  <Application>Microsoft Office Word</Application>
  <DocSecurity>0</DocSecurity>
  <Lines>152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linson, Rachel</dc:creator>
  <cp:keywords/>
  <dc:description/>
  <cp:lastModifiedBy>Tomlinson, Rachel</cp:lastModifiedBy>
  <cp:revision>4</cp:revision>
  <dcterms:created xsi:type="dcterms:W3CDTF">2022-06-16T16:21:00Z</dcterms:created>
  <dcterms:modified xsi:type="dcterms:W3CDTF">2022-06-16T16:25:00Z</dcterms:modified>
</cp:coreProperties>
</file>